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4746751"/>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4746752"/>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9A08A5"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4746751" w:history="1">
            <w:r w:rsidR="009A08A5" w:rsidRPr="007D4E4B">
              <w:rPr>
                <w:rStyle w:val="Hyperlink"/>
                <w:noProof/>
              </w:rPr>
              <w:t>Digital Synesthesia: Using Mobile Technology to Interact with Our World</w:t>
            </w:r>
            <w:r w:rsidR="009A08A5">
              <w:rPr>
                <w:noProof/>
                <w:webHidden/>
              </w:rPr>
              <w:tab/>
            </w:r>
            <w:r w:rsidR="009A08A5">
              <w:rPr>
                <w:noProof/>
                <w:webHidden/>
              </w:rPr>
              <w:fldChar w:fldCharType="begin"/>
            </w:r>
            <w:r w:rsidR="009A08A5">
              <w:rPr>
                <w:noProof/>
                <w:webHidden/>
              </w:rPr>
              <w:instrText xml:space="preserve"> PAGEREF _Toc394746751 \h </w:instrText>
            </w:r>
            <w:r w:rsidR="009A08A5">
              <w:rPr>
                <w:noProof/>
                <w:webHidden/>
              </w:rPr>
            </w:r>
            <w:r w:rsidR="009A08A5">
              <w:rPr>
                <w:noProof/>
                <w:webHidden/>
              </w:rPr>
              <w:fldChar w:fldCharType="separate"/>
            </w:r>
            <w:r w:rsidR="009A08A5">
              <w:rPr>
                <w:noProof/>
                <w:webHidden/>
              </w:rPr>
              <w:t>1</w:t>
            </w:r>
            <w:r w:rsidR="009A08A5">
              <w:rPr>
                <w:noProof/>
                <w:webHidden/>
              </w:rPr>
              <w:fldChar w:fldCharType="end"/>
            </w:r>
          </w:hyperlink>
        </w:p>
        <w:p w:rsidR="009A08A5" w:rsidRDefault="00015DBF">
          <w:pPr>
            <w:pStyle w:val="TOC1"/>
            <w:tabs>
              <w:tab w:val="right" w:leader="dot" w:pos="9350"/>
            </w:tabs>
            <w:rPr>
              <w:noProof/>
              <w:sz w:val="22"/>
              <w:szCs w:val="22"/>
            </w:rPr>
          </w:pPr>
          <w:hyperlink w:anchor="_Toc394746752" w:history="1">
            <w:r w:rsidR="009A08A5" w:rsidRPr="007D4E4B">
              <w:rPr>
                <w:rStyle w:val="Hyperlink"/>
                <w:noProof/>
              </w:rPr>
              <w:t>Acknowledgements</w:t>
            </w:r>
            <w:r w:rsidR="009A08A5">
              <w:rPr>
                <w:noProof/>
                <w:webHidden/>
              </w:rPr>
              <w:tab/>
            </w:r>
            <w:r w:rsidR="009A08A5">
              <w:rPr>
                <w:noProof/>
                <w:webHidden/>
              </w:rPr>
              <w:fldChar w:fldCharType="begin"/>
            </w:r>
            <w:r w:rsidR="009A08A5">
              <w:rPr>
                <w:noProof/>
                <w:webHidden/>
              </w:rPr>
              <w:instrText xml:space="preserve"> PAGEREF _Toc394746752 \h </w:instrText>
            </w:r>
            <w:r w:rsidR="009A08A5">
              <w:rPr>
                <w:noProof/>
                <w:webHidden/>
              </w:rPr>
            </w:r>
            <w:r w:rsidR="009A08A5">
              <w:rPr>
                <w:noProof/>
                <w:webHidden/>
              </w:rPr>
              <w:fldChar w:fldCharType="separate"/>
            </w:r>
            <w:r w:rsidR="009A08A5">
              <w:rPr>
                <w:noProof/>
                <w:webHidden/>
              </w:rPr>
              <w:t>2</w:t>
            </w:r>
            <w:r w:rsidR="009A08A5">
              <w:rPr>
                <w:noProof/>
                <w:webHidden/>
              </w:rPr>
              <w:fldChar w:fldCharType="end"/>
            </w:r>
          </w:hyperlink>
        </w:p>
        <w:p w:rsidR="009A08A5" w:rsidRDefault="00015DBF">
          <w:pPr>
            <w:pStyle w:val="TOC1"/>
            <w:tabs>
              <w:tab w:val="right" w:leader="dot" w:pos="9350"/>
            </w:tabs>
            <w:rPr>
              <w:noProof/>
              <w:sz w:val="22"/>
              <w:szCs w:val="22"/>
            </w:rPr>
          </w:pPr>
          <w:hyperlink w:anchor="_Toc394746753" w:history="1">
            <w:r w:rsidR="009A08A5" w:rsidRPr="007D4E4B">
              <w:rPr>
                <w:rStyle w:val="Hyperlink"/>
                <w:noProof/>
              </w:rPr>
              <w:t>Introduction</w:t>
            </w:r>
            <w:r w:rsidR="009A08A5">
              <w:rPr>
                <w:noProof/>
                <w:webHidden/>
              </w:rPr>
              <w:tab/>
            </w:r>
            <w:r w:rsidR="009A08A5">
              <w:rPr>
                <w:noProof/>
                <w:webHidden/>
              </w:rPr>
              <w:fldChar w:fldCharType="begin"/>
            </w:r>
            <w:r w:rsidR="009A08A5">
              <w:rPr>
                <w:noProof/>
                <w:webHidden/>
              </w:rPr>
              <w:instrText xml:space="preserve"> PAGEREF _Toc394746753 \h </w:instrText>
            </w:r>
            <w:r w:rsidR="009A08A5">
              <w:rPr>
                <w:noProof/>
                <w:webHidden/>
              </w:rPr>
            </w:r>
            <w:r w:rsidR="009A08A5">
              <w:rPr>
                <w:noProof/>
                <w:webHidden/>
              </w:rPr>
              <w:fldChar w:fldCharType="separate"/>
            </w:r>
            <w:r w:rsidR="009A08A5">
              <w:rPr>
                <w:noProof/>
                <w:webHidden/>
              </w:rPr>
              <w:t>5</w:t>
            </w:r>
            <w:r w:rsidR="009A08A5">
              <w:rPr>
                <w:noProof/>
                <w:webHidden/>
              </w:rPr>
              <w:fldChar w:fldCharType="end"/>
            </w:r>
          </w:hyperlink>
        </w:p>
        <w:p w:rsidR="009A08A5" w:rsidRDefault="00015DBF">
          <w:pPr>
            <w:pStyle w:val="TOC1"/>
            <w:tabs>
              <w:tab w:val="right" w:leader="dot" w:pos="9350"/>
            </w:tabs>
            <w:rPr>
              <w:noProof/>
              <w:sz w:val="22"/>
              <w:szCs w:val="22"/>
            </w:rPr>
          </w:pPr>
          <w:hyperlink w:anchor="_Toc394746754" w:history="1">
            <w:r w:rsidR="009A08A5" w:rsidRPr="007D4E4B">
              <w:rPr>
                <w:rStyle w:val="Hyperlink"/>
                <w:noProof/>
              </w:rPr>
              <w:t>Executive Summary</w:t>
            </w:r>
            <w:r w:rsidR="009A08A5">
              <w:rPr>
                <w:noProof/>
                <w:webHidden/>
              </w:rPr>
              <w:tab/>
            </w:r>
            <w:r w:rsidR="009A08A5">
              <w:rPr>
                <w:noProof/>
                <w:webHidden/>
              </w:rPr>
              <w:fldChar w:fldCharType="begin"/>
            </w:r>
            <w:r w:rsidR="009A08A5">
              <w:rPr>
                <w:noProof/>
                <w:webHidden/>
              </w:rPr>
              <w:instrText xml:space="preserve"> PAGEREF _Toc394746754 \h </w:instrText>
            </w:r>
            <w:r w:rsidR="009A08A5">
              <w:rPr>
                <w:noProof/>
                <w:webHidden/>
              </w:rPr>
            </w:r>
            <w:r w:rsidR="009A08A5">
              <w:rPr>
                <w:noProof/>
                <w:webHidden/>
              </w:rPr>
              <w:fldChar w:fldCharType="separate"/>
            </w:r>
            <w:r w:rsidR="009A08A5">
              <w:rPr>
                <w:noProof/>
                <w:webHidden/>
              </w:rPr>
              <w:t>5</w:t>
            </w:r>
            <w:r w:rsidR="009A08A5">
              <w:rPr>
                <w:noProof/>
                <w:webHidden/>
              </w:rPr>
              <w:fldChar w:fldCharType="end"/>
            </w:r>
          </w:hyperlink>
        </w:p>
        <w:p w:rsidR="009A08A5" w:rsidRDefault="00015DBF">
          <w:pPr>
            <w:pStyle w:val="TOC3"/>
            <w:tabs>
              <w:tab w:val="right" w:leader="dot" w:pos="9350"/>
            </w:tabs>
            <w:rPr>
              <w:noProof/>
              <w:sz w:val="22"/>
              <w:szCs w:val="22"/>
            </w:rPr>
          </w:pPr>
          <w:hyperlink w:anchor="_Toc394746755" w:history="1">
            <w:r w:rsidR="009A08A5" w:rsidRPr="007D4E4B">
              <w:rPr>
                <w:rStyle w:val="Hyperlink"/>
                <w:noProof/>
              </w:rPr>
              <w:t>Future Projection</w:t>
            </w:r>
            <w:r w:rsidR="009A08A5">
              <w:rPr>
                <w:noProof/>
                <w:webHidden/>
              </w:rPr>
              <w:tab/>
            </w:r>
            <w:r w:rsidR="009A08A5">
              <w:rPr>
                <w:noProof/>
                <w:webHidden/>
              </w:rPr>
              <w:fldChar w:fldCharType="begin"/>
            </w:r>
            <w:r w:rsidR="009A08A5">
              <w:rPr>
                <w:noProof/>
                <w:webHidden/>
              </w:rPr>
              <w:instrText xml:space="preserve"> PAGEREF _Toc394746755 \h </w:instrText>
            </w:r>
            <w:r w:rsidR="009A08A5">
              <w:rPr>
                <w:noProof/>
                <w:webHidden/>
              </w:rPr>
            </w:r>
            <w:r w:rsidR="009A08A5">
              <w:rPr>
                <w:noProof/>
                <w:webHidden/>
              </w:rPr>
              <w:fldChar w:fldCharType="separate"/>
            </w:r>
            <w:r w:rsidR="009A08A5">
              <w:rPr>
                <w:noProof/>
                <w:webHidden/>
              </w:rPr>
              <w:t>6</w:t>
            </w:r>
            <w:r w:rsidR="009A08A5">
              <w:rPr>
                <w:noProof/>
                <w:webHidden/>
              </w:rPr>
              <w:fldChar w:fldCharType="end"/>
            </w:r>
          </w:hyperlink>
        </w:p>
        <w:p w:rsidR="009A08A5" w:rsidRDefault="00015DBF">
          <w:pPr>
            <w:pStyle w:val="TOC1"/>
            <w:tabs>
              <w:tab w:val="right" w:leader="dot" w:pos="9350"/>
            </w:tabs>
            <w:rPr>
              <w:noProof/>
              <w:sz w:val="22"/>
              <w:szCs w:val="22"/>
            </w:rPr>
          </w:pPr>
          <w:hyperlink w:anchor="_Toc394746756" w:history="1">
            <w:r w:rsidR="009A08A5" w:rsidRPr="007D4E4B">
              <w:rPr>
                <w:rStyle w:val="Hyperlink"/>
                <w:noProof/>
              </w:rPr>
              <w:t>Abstract</w:t>
            </w:r>
            <w:r w:rsidR="009A08A5">
              <w:rPr>
                <w:noProof/>
                <w:webHidden/>
              </w:rPr>
              <w:tab/>
            </w:r>
            <w:r w:rsidR="009A08A5">
              <w:rPr>
                <w:noProof/>
                <w:webHidden/>
              </w:rPr>
              <w:fldChar w:fldCharType="begin"/>
            </w:r>
            <w:r w:rsidR="009A08A5">
              <w:rPr>
                <w:noProof/>
                <w:webHidden/>
              </w:rPr>
              <w:instrText xml:space="preserve"> PAGEREF _Toc394746756 \h </w:instrText>
            </w:r>
            <w:r w:rsidR="009A08A5">
              <w:rPr>
                <w:noProof/>
                <w:webHidden/>
              </w:rPr>
            </w:r>
            <w:r w:rsidR="009A08A5">
              <w:rPr>
                <w:noProof/>
                <w:webHidden/>
              </w:rPr>
              <w:fldChar w:fldCharType="separate"/>
            </w:r>
            <w:r w:rsidR="009A08A5">
              <w:rPr>
                <w:noProof/>
                <w:webHidden/>
              </w:rPr>
              <w:t>6</w:t>
            </w:r>
            <w:r w:rsidR="009A08A5">
              <w:rPr>
                <w:noProof/>
                <w:webHidden/>
              </w:rPr>
              <w:fldChar w:fldCharType="end"/>
            </w:r>
          </w:hyperlink>
        </w:p>
        <w:p w:rsidR="009A08A5" w:rsidRDefault="00015DBF">
          <w:pPr>
            <w:pStyle w:val="TOC1"/>
            <w:tabs>
              <w:tab w:val="right" w:leader="dot" w:pos="9350"/>
            </w:tabs>
            <w:rPr>
              <w:noProof/>
              <w:sz w:val="22"/>
              <w:szCs w:val="22"/>
            </w:rPr>
          </w:pPr>
          <w:hyperlink w:anchor="_Toc394746757" w:history="1">
            <w:r w:rsidR="009A08A5" w:rsidRPr="007D4E4B">
              <w:rPr>
                <w:rStyle w:val="Hyperlink"/>
                <w:noProof/>
              </w:rPr>
              <w:t>Background and Related Work</w:t>
            </w:r>
            <w:r w:rsidR="009A08A5">
              <w:rPr>
                <w:noProof/>
                <w:webHidden/>
              </w:rPr>
              <w:tab/>
            </w:r>
            <w:r w:rsidR="009A08A5">
              <w:rPr>
                <w:noProof/>
                <w:webHidden/>
              </w:rPr>
              <w:fldChar w:fldCharType="begin"/>
            </w:r>
            <w:r w:rsidR="009A08A5">
              <w:rPr>
                <w:noProof/>
                <w:webHidden/>
              </w:rPr>
              <w:instrText xml:space="preserve"> PAGEREF _Toc394746757 \h </w:instrText>
            </w:r>
            <w:r w:rsidR="009A08A5">
              <w:rPr>
                <w:noProof/>
                <w:webHidden/>
              </w:rPr>
            </w:r>
            <w:r w:rsidR="009A08A5">
              <w:rPr>
                <w:noProof/>
                <w:webHidden/>
              </w:rPr>
              <w:fldChar w:fldCharType="separate"/>
            </w:r>
            <w:r w:rsidR="009A08A5">
              <w:rPr>
                <w:noProof/>
                <w:webHidden/>
              </w:rPr>
              <w:t>8</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58" w:history="1">
            <w:r w:rsidR="009A08A5" w:rsidRPr="007D4E4B">
              <w:rPr>
                <w:rStyle w:val="Hyperlink"/>
                <w:noProof/>
              </w:rPr>
              <w:t>Thermal Interfacing</w:t>
            </w:r>
            <w:r w:rsidR="009A08A5">
              <w:rPr>
                <w:noProof/>
                <w:webHidden/>
              </w:rPr>
              <w:tab/>
            </w:r>
            <w:r w:rsidR="009A08A5">
              <w:rPr>
                <w:noProof/>
                <w:webHidden/>
              </w:rPr>
              <w:fldChar w:fldCharType="begin"/>
            </w:r>
            <w:r w:rsidR="009A08A5">
              <w:rPr>
                <w:noProof/>
                <w:webHidden/>
              </w:rPr>
              <w:instrText xml:space="preserve"> PAGEREF _Toc394746758 \h </w:instrText>
            </w:r>
            <w:r w:rsidR="009A08A5">
              <w:rPr>
                <w:noProof/>
                <w:webHidden/>
              </w:rPr>
            </w:r>
            <w:r w:rsidR="009A08A5">
              <w:rPr>
                <w:noProof/>
                <w:webHidden/>
              </w:rPr>
              <w:fldChar w:fldCharType="separate"/>
            </w:r>
            <w:r w:rsidR="009A08A5">
              <w:rPr>
                <w:noProof/>
                <w:webHidden/>
              </w:rPr>
              <w:t>8</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59" w:history="1">
            <w:r w:rsidR="009A08A5" w:rsidRPr="007D4E4B">
              <w:rPr>
                <w:rStyle w:val="Hyperlink"/>
                <w:noProof/>
              </w:rPr>
              <w:t>Vibrotactile Interfacing</w:t>
            </w:r>
            <w:r w:rsidR="009A08A5">
              <w:rPr>
                <w:noProof/>
                <w:webHidden/>
              </w:rPr>
              <w:tab/>
            </w:r>
            <w:r w:rsidR="009A08A5">
              <w:rPr>
                <w:noProof/>
                <w:webHidden/>
              </w:rPr>
              <w:fldChar w:fldCharType="begin"/>
            </w:r>
            <w:r w:rsidR="009A08A5">
              <w:rPr>
                <w:noProof/>
                <w:webHidden/>
              </w:rPr>
              <w:instrText xml:space="preserve"> PAGEREF _Toc394746759 \h </w:instrText>
            </w:r>
            <w:r w:rsidR="009A08A5">
              <w:rPr>
                <w:noProof/>
                <w:webHidden/>
              </w:rPr>
            </w:r>
            <w:r w:rsidR="009A08A5">
              <w:rPr>
                <w:noProof/>
                <w:webHidden/>
              </w:rPr>
              <w:fldChar w:fldCharType="separate"/>
            </w:r>
            <w:r w:rsidR="009A08A5">
              <w:rPr>
                <w:noProof/>
                <w:webHidden/>
              </w:rPr>
              <w:t>8</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60" w:history="1">
            <w:r w:rsidR="009A08A5" w:rsidRPr="007D4E4B">
              <w:rPr>
                <w:rStyle w:val="Hyperlink"/>
                <w:noProof/>
              </w:rPr>
              <w:t>Mobile Communication</w:t>
            </w:r>
            <w:r w:rsidR="009A08A5">
              <w:rPr>
                <w:noProof/>
                <w:webHidden/>
              </w:rPr>
              <w:tab/>
            </w:r>
            <w:r w:rsidR="009A08A5">
              <w:rPr>
                <w:noProof/>
                <w:webHidden/>
              </w:rPr>
              <w:fldChar w:fldCharType="begin"/>
            </w:r>
            <w:r w:rsidR="009A08A5">
              <w:rPr>
                <w:noProof/>
                <w:webHidden/>
              </w:rPr>
              <w:instrText xml:space="preserve"> PAGEREF _Toc394746760 \h </w:instrText>
            </w:r>
            <w:r w:rsidR="009A08A5">
              <w:rPr>
                <w:noProof/>
                <w:webHidden/>
              </w:rPr>
            </w:r>
            <w:r w:rsidR="009A08A5">
              <w:rPr>
                <w:noProof/>
                <w:webHidden/>
              </w:rPr>
              <w:fldChar w:fldCharType="separate"/>
            </w:r>
            <w:r w:rsidR="009A08A5">
              <w:rPr>
                <w:noProof/>
                <w:webHidden/>
              </w:rPr>
              <w:t>8</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61" w:history="1">
            <w:r w:rsidR="009A08A5" w:rsidRPr="007D4E4B">
              <w:rPr>
                <w:rStyle w:val="Hyperlink"/>
                <w:noProof/>
              </w:rPr>
              <w:t>Sensory Substitution</w:t>
            </w:r>
            <w:r w:rsidR="009A08A5">
              <w:rPr>
                <w:noProof/>
                <w:webHidden/>
              </w:rPr>
              <w:tab/>
            </w:r>
            <w:r w:rsidR="009A08A5">
              <w:rPr>
                <w:noProof/>
                <w:webHidden/>
              </w:rPr>
              <w:fldChar w:fldCharType="begin"/>
            </w:r>
            <w:r w:rsidR="009A08A5">
              <w:rPr>
                <w:noProof/>
                <w:webHidden/>
              </w:rPr>
              <w:instrText xml:space="preserve"> PAGEREF _Toc394746761 \h </w:instrText>
            </w:r>
            <w:r w:rsidR="009A08A5">
              <w:rPr>
                <w:noProof/>
                <w:webHidden/>
              </w:rPr>
            </w:r>
            <w:r w:rsidR="009A08A5">
              <w:rPr>
                <w:noProof/>
                <w:webHidden/>
              </w:rPr>
              <w:fldChar w:fldCharType="separate"/>
            </w:r>
            <w:r w:rsidR="009A08A5">
              <w:rPr>
                <w:noProof/>
                <w:webHidden/>
              </w:rPr>
              <w:t>9</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62" w:history="1">
            <w:r w:rsidR="009A08A5" w:rsidRPr="007D4E4B">
              <w:rPr>
                <w:rStyle w:val="Hyperlink"/>
                <w:noProof/>
              </w:rPr>
              <w:t>New Senses</w:t>
            </w:r>
            <w:r w:rsidR="009A08A5">
              <w:rPr>
                <w:noProof/>
                <w:webHidden/>
              </w:rPr>
              <w:tab/>
            </w:r>
            <w:r w:rsidR="009A08A5">
              <w:rPr>
                <w:noProof/>
                <w:webHidden/>
              </w:rPr>
              <w:fldChar w:fldCharType="begin"/>
            </w:r>
            <w:r w:rsidR="009A08A5">
              <w:rPr>
                <w:noProof/>
                <w:webHidden/>
              </w:rPr>
              <w:instrText xml:space="preserve"> PAGEREF _Toc394746762 \h </w:instrText>
            </w:r>
            <w:r w:rsidR="009A08A5">
              <w:rPr>
                <w:noProof/>
                <w:webHidden/>
              </w:rPr>
            </w:r>
            <w:r w:rsidR="009A08A5">
              <w:rPr>
                <w:noProof/>
                <w:webHidden/>
              </w:rPr>
              <w:fldChar w:fldCharType="separate"/>
            </w:r>
            <w:r w:rsidR="009A08A5">
              <w:rPr>
                <w:noProof/>
                <w:webHidden/>
              </w:rPr>
              <w:t>9</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63" w:history="1">
            <w:r w:rsidR="009A08A5" w:rsidRPr="007D4E4B">
              <w:rPr>
                <w:rStyle w:val="Hyperlink"/>
                <w:noProof/>
              </w:rPr>
              <w:t>Situational Awareness</w:t>
            </w:r>
            <w:r w:rsidR="009A08A5">
              <w:rPr>
                <w:noProof/>
                <w:webHidden/>
              </w:rPr>
              <w:tab/>
            </w:r>
            <w:r w:rsidR="009A08A5">
              <w:rPr>
                <w:noProof/>
                <w:webHidden/>
              </w:rPr>
              <w:fldChar w:fldCharType="begin"/>
            </w:r>
            <w:r w:rsidR="009A08A5">
              <w:rPr>
                <w:noProof/>
                <w:webHidden/>
              </w:rPr>
              <w:instrText xml:space="preserve"> PAGEREF _Toc394746763 \h </w:instrText>
            </w:r>
            <w:r w:rsidR="009A08A5">
              <w:rPr>
                <w:noProof/>
                <w:webHidden/>
              </w:rPr>
            </w:r>
            <w:r w:rsidR="009A08A5">
              <w:rPr>
                <w:noProof/>
                <w:webHidden/>
              </w:rPr>
              <w:fldChar w:fldCharType="separate"/>
            </w:r>
            <w:r w:rsidR="009A08A5">
              <w:rPr>
                <w:noProof/>
                <w:webHidden/>
              </w:rPr>
              <w:t>9</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64" w:history="1">
            <w:r w:rsidR="009A08A5" w:rsidRPr="007D4E4B">
              <w:rPr>
                <w:rStyle w:val="Hyperlink"/>
                <w:noProof/>
              </w:rPr>
              <w:t>Neuroplasticity</w:t>
            </w:r>
            <w:r w:rsidR="009A08A5">
              <w:rPr>
                <w:noProof/>
                <w:webHidden/>
              </w:rPr>
              <w:tab/>
            </w:r>
            <w:r w:rsidR="009A08A5">
              <w:rPr>
                <w:noProof/>
                <w:webHidden/>
              </w:rPr>
              <w:fldChar w:fldCharType="begin"/>
            </w:r>
            <w:r w:rsidR="009A08A5">
              <w:rPr>
                <w:noProof/>
                <w:webHidden/>
              </w:rPr>
              <w:instrText xml:space="preserve"> PAGEREF _Toc394746764 \h </w:instrText>
            </w:r>
            <w:r w:rsidR="009A08A5">
              <w:rPr>
                <w:noProof/>
                <w:webHidden/>
              </w:rPr>
            </w:r>
            <w:r w:rsidR="009A08A5">
              <w:rPr>
                <w:noProof/>
                <w:webHidden/>
              </w:rPr>
              <w:fldChar w:fldCharType="separate"/>
            </w:r>
            <w:r w:rsidR="009A08A5">
              <w:rPr>
                <w:noProof/>
                <w:webHidden/>
              </w:rPr>
              <w:t>10</w:t>
            </w:r>
            <w:r w:rsidR="009A08A5">
              <w:rPr>
                <w:noProof/>
                <w:webHidden/>
              </w:rPr>
              <w:fldChar w:fldCharType="end"/>
            </w:r>
          </w:hyperlink>
        </w:p>
        <w:p w:rsidR="009A08A5" w:rsidRDefault="00015DBF">
          <w:pPr>
            <w:pStyle w:val="TOC1"/>
            <w:tabs>
              <w:tab w:val="right" w:leader="dot" w:pos="9350"/>
            </w:tabs>
            <w:rPr>
              <w:noProof/>
              <w:sz w:val="22"/>
              <w:szCs w:val="22"/>
            </w:rPr>
          </w:pPr>
          <w:hyperlink w:anchor="_Toc394746765" w:history="1">
            <w:r w:rsidR="009A08A5" w:rsidRPr="007D4E4B">
              <w:rPr>
                <w:rStyle w:val="Hyperlink"/>
                <w:noProof/>
              </w:rPr>
              <w:t>Digital Synesthesia</w:t>
            </w:r>
            <w:r w:rsidR="009A08A5">
              <w:rPr>
                <w:noProof/>
                <w:webHidden/>
              </w:rPr>
              <w:tab/>
            </w:r>
            <w:r w:rsidR="009A08A5">
              <w:rPr>
                <w:noProof/>
                <w:webHidden/>
              </w:rPr>
              <w:fldChar w:fldCharType="begin"/>
            </w:r>
            <w:r w:rsidR="009A08A5">
              <w:rPr>
                <w:noProof/>
                <w:webHidden/>
              </w:rPr>
              <w:instrText xml:space="preserve"> PAGEREF _Toc394746765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66" w:history="1">
            <w:r w:rsidR="009A08A5" w:rsidRPr="007D4E4B">
              <w:rPr>
                <w:rStyle w:val="Hyperlink"/>
                <w:noProof/>
              </w:rPr>
              <w:t>Why?</w:t>
            </w:r>
            <w:r w:rsidR="009A08A5">
              <w:rPr>
                <w:noProof/>
                <w:webHidden/>
              </w:rPr>
              <w:tab/>
            </w:r>
            <w:r w:rsidR="009A08A5">
              <w:rPr>
                <w:noProof/>
                <w:webHidden/>
              </w:rPr>
              <w:fldChar w:fldCharType="begin"/>
            </w:r>
            <w:r w:rsidR="009A08A5">
              <w:rPr>
                <w:noProof/>
                <w:webHidden/>
              </w:rPr>
              <w:instrText xml:space="preserve"> PAGEREF _Toc394746766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67" w:history="1">
            <w:r w:rsidR="009A08A5" w:rsidRPr="007D4E4B">
              <w:rPr>
                <w:rStyle w:val="Hyperlink"/>
                <w:noProof/>
              </w:rPr>
              <w:t>Design Approach</w:t>
            </w:r>
            <w:r w:rsidR="009A08A5">
              <w:rPr>
                <w:noProof/>
                <w:webHidden/>
              </w:rPr>
              <w:tab/>
            </w:r>
            <w:r w:rsidR="009A08A5">
              <w:rPr>
                <w:noProof/>
                <w:webHidden/>
              </w:rPr>
              <w:fldChar w:fldCharType="begin"/>
            </w:r>
            <w:r w:rsidR="009A08A5">
              <w:rPr>
                <w:noProof/>
                <w:webHidden/>
              </w:rPr>
              <w:instrText xml:space="preserve"> PAGEREF _Toc394746767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68" w:history="1">
            <w:r w:rsidR="009A08A5" w:rsidRPr="007D4E4B">
              <w:rPr>
                <w:rStyle w:val="Hyperlink"/>
                <w:noProof/>
              </w:rPr>
              <w:t>Implementations</w:t>
            </w:r>
            <w:r w:rsidR="009A08A5">
              <w:rPr>
                <w:noProof/>
                <w:webHidden/>
              </w:rPr>
              <w:tab/>
            </w:r>
            <w:r w:rsidR="009A08A5">
              <w:rPr>
                <w:noProof/>
                <w:webHidden/>
              </w:rPr>
              <w:fldChar w:fldCharType="begin"/>
            </w:r>
            <w:r w:rsidR="009A08A5">
              <w:rPr>
                <w:noProof/>
                <w:webHidden/>
              </w:rPr>
              <w:instrText xml:space="preserve"> PAGEREF _Toc394746768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69" w:history="1">
            <w:r w:rsidR="009A08A5" w:rsidRPr="007D4E4B">
              <w:rPr>
                <w:rStyle w:val="Hyperlink"/>
                <w:noProof/>
              </w:rPr>
              <w:t>Current State</w:t>
            </w:r>
            <w:r w:rsidR="009A08A5">
              <w:rPr>
                <w:noProof/>
                <w:webHidden/>
              </w:rPr>
              <w:tab/>
            </w:r>
            <w:r w:rsidR="009A08A5">
              <w:rPr>
                <w:noProof/>
                <w:webHidden/>
              </w:rPr>
              <w:fldChar w:fldCharType="begin"/>
            </w:r>
            <w:r w:rsidR="009A08A5">
              <w:rPr>
                <w:noProof/>
                <w:webHidden/>
              </w:rPr>
              <w:instrText xml:space="preserve"> PAGEREF _Toc394746769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70" w:history="1">
            <w:r w:rsidR="009A08A5" w:rsidRPr="007D4E4B">
              <w:rPr>
                <w:rStyle w:val="Hyperlink"/>
                <w:noProof/>
              </w:rPr>
              <w:t>First Stage</w:t>
            </w:r>
            <w:r w:rsidR="009A08A5">
              <w:rPr>
                <w:noProof/>
                <w:webHidden/>
              </w:rPr>
              <w:tab/>
            </w:r>
            <w:r w:rsidR="009A08A5">
              <w:rPr>
                <w:noProof/>
                <w:webHidden/>
              </w:rPr>
              <w:fldChar w:fldCharType="begin"/>
            </w:r>
            <w:r w:rsidR="009A08A5">
              <w:rPr>
                <w:noProof/>
                <w:webHidden/>
              </w:rPr>
              <w:instrText xml:space="preserve"> PAGEREF _Toc394746770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71" w:history="1">
            <w:r w:rsidR="009A08A5" w:rsidRPr="007D4E4B">
              <w:rPr>
                <w:rStyle w:val="Hyperlink"/>
                <w:noProof/>
              </w:rPr>
              <w:t>Second Stage</w:t>
            </w:r>
            <w:r w:rsidR="009A08A5">
              <w:rPr>
                <w:noProof/>
                <w:webHidden/>
              </w:rPr>
              <w:tab/>
            </w:r>
            <w:r w:rsidR="009A08A5">
              <w:rPr>
                <w:noProof/>
                <w:webHidden/>
              </w:rPr>
              <w:fldChar w:fldCharType="begin"/>
            </w:r>
            <w:r w:rsidR="009A08A5">
              <w:rPr>
                <w:noProof/>
                <w:webHidden/>
              </w:rPr>
              <w:instrText xml:space="preserve"> PAGEREF _Toc394746771 \h </w:instrText>
            </w:r>
            <w:r w:rsidR="009A08A5">
              <w:rPr>
                <w:noProof/>
                <w:webHidden/>
              </w:rPr>
            </w:r>
            <w:r w:rsidR="009A08A5">
              <w:rPr>
                <w:noProof/>
                <w:webHidden/>
              </w:rPr>
              <w:fldChar w:fldCharType="separate"/>
            </w:r>
            <w:r w:rsidR="009A08A5">
              <w:rPr>
                <w:noProof/>
                <w:webHidden/>
              </w:rPr>
              <w:t>11</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72" w:history="1">
            <w:r w:rsidR="009A08A5" w:rsidRPr="007D4E4B">
              <w:rPr>
                <w:rStyle w:val="Hyperlink"/>
                <w:noProof/>
              </w:rPr>
              <w:t>Third Stage</w:t>
            </w:r>
            <w:r w:rsidR="009A08A5">
              <w:rPr>
                <w:noProof/>
                <w:webHidden/>
              </w:rPr>
              <w:tab/>
            </w:r>
            <w:r w:rsidR="009A08A5">
              <w:rPr>
                <w:noProof/>
                <w:webHidden/>
              </w:rPr>
              <w:fldChar w:fldCharType="begin"/>
            </w:r>
            <w:r w:rsidR="009A08A5">
              <w:rPr>
                <w:noProof/>
                <w:webHidden/>
              </w:rPr>
              <w:instrText xml:space="preserve"> PAGEREF _Toc394746772 \h </w:instrText>
            </w:r>
            <w:r w:rsidR="009A08A5">
              <w:rPr>
                <w:noProof/>
                <w:webHidden/>
              </w:rPr>
            </w:r>
            <w:r w:rsidR="009A08A5">
              <w:rPr>
                <w:noProof/>
                <w:webHidden/>
              </w:rPr>
              <w:fldChar w:fldCharType="separate"/>
            </w:r>
            <w:r w:rsidR="009A08A5">
              <w:rPr>
                <w:noProof/>
                <w:webHidden/>
              </w:rPr>
              <w:t>12</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73" w:history="1">
            <w:r w:rsidR="009A08A5" w:rsidRPr="007D4E4B">
              <w:rPr>
                <w:rStyle w:val="Hyperlink"/>
                <w:noProof/>
              </w:rPr>
              <w:t>Fourth Stage</w:t>
            </w:r>
            <w:r w:rsidR="009A08A5">
              <w:rPr>
                <w:noProof/>
                <w:webHidden/>
              </w:rPr>
              <w:tab/>
            </w:r>
            <w:r w:rsidR="009A08A5">
              <w:rPr>
                <w:noProof/>
                <w:webHidden/>
              </w:rPr>
              <w:fldChar w:fldCharType="begin"/>
            </w:r>
            <w:r w:rsidR="009A08A5">
              <w:rPr>
                <w:noProof/>
                <w:webHidden/>
              </w:rPr>
              <w:instrText xml:space="preserve"> PAGEREF _Toc394746773 \h </w:instrText>
            </w:r>
            <w:r w:rsidR="009A08A5">
              <w:rPr>
                <w:noProof/>
                <w:webHidden/>
              </w:rPr>
            </w:r>
            <w:r w:rsidR="009A08A5">
              <w:rPr>
                <w:noProof/>
                <w:webHidden/>
              </w:rPr>
              <w:fldChar w:fldCharType="separate"/>
            </w:r>
            <w:r w:rsidR="009A08A5">
              <w:rPr>
                <w:noProof/>
                <w:webHidden/>
              </w:rPr>
              <w:t>12</w:t>
            </w:r>
            <w:r w:rsidR="009A08A5">
              <w:rPr>
                <w:noProof/>
                <w:webHidden/>
              </w:rPr>
              <w:fldChar w:fldCharType="end"/>
            </w:r>
          </w:hyperlink>
        </w:p>
        <w:p w:rsidR="009A08A5" w:rsidRDefault="00015DBF">
          <w:pPr>
            <w:pStyle w:val="TOC1"/>
            <w:tabs>
              <w:tab w:val="right" w:leader="dot" w:pos="9350"/>
            </w:tabs>
            <w:rPr>
              <w:noProof/>
              <w:sz w:val="22"/>
              <w:szCs w:val="22"/>
            </w:rPr>
          </w:pPr>
          <w:hyperlink w:anchor="_Toc394746774" w:history="1">
            <w:r w:rsidR="009A08A5" w:rsidRPr="007D4E4B">
              <w:rPr>
                <w:rStyle w:val="Hyperlink"/>
                <w:noProof/>
              </w:rPr>
              <w:t>Sensory Translation and Habituation</w:t>
            </w:r>
            <w:r w:rsidR="009A08A5">
              <w:rPr>
                <w:noProof/>
                <w:webHidden/>
              </w:rPr>
              <w:tab/>
            </w:r>
            <w:r w:rsidR="009A08A5">
              <w:rPr>
                <w:noProof/>
                <w:webHidden/>
              </w:rPr>
              <w:fldChar w:fldCharType="begin"/>
            </w:r>
            <w:r w:rsidR="009A08A5">
              <w:rPr>
                <w:noProof/>
                <w:webHidden/>
              </w:rPr>
              <w:instrText xml:space="preserve"> PAGEREF _Toc394746774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015DBF">
          <w:pPr>
            <w:pStyle w:val="TOC1"/>
            <w:tabs>
              <w:tab w:val="right" w:leader="dot" w:pos="9350"/>
            </w:tabs>
            <w:rPr>
              <w:noProof/>
              <w:sz w:val="22"/>
              <w:szCs w:val="22"/>
            </w:rPr>
          </w:pPr>
          <w:hyperlink w:anchor="_Toc394746775" w:history="1">
            <w:r w:rsidR="009A08A5" w:rsidRPr="007D4E4B">
              <w:rPr>
                <w:rStyle w:val="Hyperlink"/>
                <w:noProof/>
              </w:rPr>
              <w:t>Research Questions</w:t>
            </w:r>
            <w:r w:rsidR="009A08A5">
              <w:rPr>
                <w:noProof/>
                <w:webHidden/>
              </w:rPr>
              <w:tab/>
            </w:r>
            <w:r w:rsidR="009A08A5">
              <w:rPr>
                <w:noProof/>
                <w:webHidden/>
              </w:rPr>
              <w:fldChar w:fldCharType="begin"/>
            </w:r>
            <w:r w:rsidR="009A08A5">
              <w:rPr>
                <w:noProof/>
                <w:webHidden/>
              </w:rPr>
              <w:instrText xml:space="preserve"> PAGEREF _Toc394746775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76" w:history="1">
            <w:r w:rsidR="009A08A5" w:rsidRPr="007D4E4B">
              <w:rPr>
                <w:rStyle w:val="Hyperlink"/>
                <w:noProof/>
              </w:rPr>
              <w:t>Discreet and Continuous Data</w:t>
            </w:r>
            <w:r w:rsidR="009A08A5">
              <w:rPr>
                <w:noProof/>
                <w:webHidden/>
              </w:rPr>
              <w:tab/>
            </w:r>
            <w:r w:rsidR="009A08A5">
              <w:rPr>
                <w:noProof/>
                <w:webHidden/>
              </w:rPr>
              <w:fldChar w:fldCharType="begin"/>
            </w:r>
            <w:r w:rsidR="009A08A5">
              <w:rPr>
                <w:noProof/>
                <w:webHidden/>
              </w:rPr>
              <w:instrText xml:space="preserve"> PAGEREF _Toc394746776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77" w:history="1">
            <w:r w:rsidR="009A08A5" w:rsidRPr="007D4E4B">
              <w:rPr>
                <w:rStyle w:val="Hyperlink"/>
                <w:noProof/>
              </w:rPr>
              <w:t>Sensory Substitution</w:t>
            </w:r>
            <w:r w:rsidR="009A08A5">
              <w:rPr>
                <w:noProof/>
                <w:webHidden/>
              </w:rPr>
              <w:tab/>
            </w:r>
            <w:r w:rsidR="009A08A5">
              <w:rPr>
                <w:noProof/>
                <w:webHidden/>
              </w:rPr>
              <w:fldChar w:fldCharType="begin"/>
            </w:r>
            <w:r w:rsidR="009A08A5">
              <w:rPr>
                <w:noProof/>
                <w:webHidden/>
              </w:rPr>
              <w:instrText xml:space="preserve"> PAGEREF _Toc394746777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78" w:history="1">
            <w:r w:rsidR="009A08A5" w:rsidRPr="007D4E4B">
              <w:rPr>
                <w:rStyle w:val="Hyperlink"/>
                <w:noProof/>
              </w:rPr>
              <w:t>Sensory Augmentation</w:t>
            </w:r>
            <w:r w:rsidR="009A08A5">
              <w:rPr>
                <w:noProof/>
                <w:webHidden/>
              </w:rPr>
              <w:tab/>
            </w:r>
            <w:r w:rsidR="009A08A5">
              <w:rPr>
                <w:noProof/>
                <w:webHidden/>
              </w:rPr>
              <w:fldChar w:fldCharType="begin"/>
            </w:r>
            <w:r w:rsidR="009A08A5">
              <w:rPr>
                <w:noProof/>
                <w:webHidden/>
              </w:rPr>
              <w:instrText xml:space="preserve"> PAGEREF _Toc394746778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79" w:history="1">
            <w:r w:rsidR="009A08A5" w:rsidRPr="007D4E4B">
              <w:rPr>
                <w:rStyle w:val="Hyperlink"/>
                <w:noProof/>
              </w:rPr>
              <w:t>New Senses</w:t>
            </w:r>
            <w:r w:rsidR="009A08A5">
              <w:rPr>
                <w:noProof/>
                <w:webHidden/>
              </w:rPr>
              <w:tab/>
            </w:r>
            <w:r w:rsidR="009A08A5">
              <w:rPr>
                <w:noProof/>
                <w:webHidden/>
              </w:rPr>
              <w:fldChar w:fldCharType="begin"/>
            </w:r>
            <w:r w:rsidR="009A08A5">
              <w:rPr>
                <w:noProof/>
                <w:webHidden/>
              </w:rPr>
              <w:instrText xml:space="preserve"> PAGEREF _Toc394746779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80" w:history="1">
            <w:r w:rsidR="009A08A5" w:rsidRPr="007D4E4B">
              <w:rPr>
                <w:rStyle w:val="Hyperlink"/>
                <w:noProof/>
              </w:rPr>
              <w:t>The User and the New Stimuli</w:t>
            </w:r>
            <w:r w:rsidR="009A08A5">
              <w:rPr>
                <w:noProof/>
                <w:webHidden/>
              </w:rPr>
              <w:tab/>
            </w:r>
            <w:r w:rsidR="009A08A5">
              <w:rPr>
                <w:noProof/>
                <w:webHidden/>
              </w:rPr>
              <w:fldChar w:fldCharType="begin"/>
            </w:r>
            <w:r w:rsidR="009A08A5">
              <w:rPr>
                <w:noProof/>
                <w:webHidden/>
              </w:rPr>
              <w:instrText xml:space="preserve"> PAGEREF _Toc394746780 \h </w:instrText>
            </w:r>
            <w:r w:rsidR="009A08A5">
              <w:rPr>
                <w:noProof/>
                <w:webHidden/>
              </w:rPr>
            </w:r>
            <w:r w:rsidR="009A08A5">
              <w:rPr>
                <w:noProof/>
                <w:webHidden/>
              </w:rPr>
              <w:fldChar w:fldCharType="separate"/>
            </w:r>
            <w:r w:rsidR="009A08A5">
              <w:rPr>
                <w:noProof/>
                <w:webHidden/>
              </w:rPr>
              <w:t>13</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81" w:history="1">
            <w:r w:rsidR="009A08A5" w:rsidRPr="007D4E4B">
              <w:rPr>
                <w:rStyle w:val="Hyperlink"/>
                <w:noProof/>
              </w:rPr>
              <w:t>Escaping the visual user interface</w:t>
            </w:r>
            <w:r w:rsidR="009A08A5">
              <w:rPr>
                <w:noProof/>
                <w:webHidden/>
              </w:rPr>
              <w:tab/>
            </w:r>
            <w:r w:rsidR="009A08A5">
              <w:rPr>
                <w:noProof/>
                <w:webHidden/>
              </w:rPr>
              <w:fldChar w:fldCharType="begin"/>
            </w:r>
            <w:r w:rsidR="009A08A5">
              <w:rPr>
                <w:noProof/>
                <w:webHidden/>
              </w:rPr>
              <w:instrText xml:space="preserve"> PAGEREF _Toc394746781 \h </w:instrText>
            </w:r>
            <w:r w:rsidR="009A08A5">
              <w:rPr>
                <w:noProof/>
                <w:webHidden/>
              </w:rPr>
            </w:r>
            <w:r w:rsidR="009A08A5">
              <w:rPr>
                <w:noProof/>
                <w:webHidden/>
              </w:rPr>
              <w:fldChar w:fldCharType="separate"/>
            </w:r>
            <w:r w:rsidR="009A08A5">
              <w:rPr>
                <w:noProof/>
                <w:webHidden/>
              </w:rPr>
              <w:t>14</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82" w:history="1">
            <w:r w:rsidR="009A08A5" w:rsidRPr="007D4E4B">
              <w:rPr>
                <w:rStyle w:val="Hyperlink"/>
                <w:noProof/>
              </w:rPr>
              <w:t>Design Thinking</w:t>
            </w:r>
            <w:r w:rsidR="009A08A5">
              <w:rPr>
                <w:noProof/>
                <w:webHidden/>
              </w:rPr>
              <w:tab/>
            </w:r>
            <w:r w:rsidR="009A08A5">
              <w:rPr>
                <w:noProof/>
                <w:webHidden/>
              </w:rPr>
              <w:fldChar w:fldCharType="begin"/>
            </w:r>
            <w:r w:rsidR="009A08A5">
              <w:rPr>
                <w:noProof/>
                <w:webHidden/>
              </w:rPr>
              <w:instrText xml:space="preserve"> PAGEREF _Toc394746782 \h </w:instrText>
            </w:r>
            <w:r w:rsidR="009A08A5">
              <w:rPr>
                <w:noProof/>
                <w:webHidden/>
              </w:rPr>
            </w:r>
            <w:r w:rsidR="009A08A5">
              <w:rPr>
                <w:noProof/>
                <w:webHidden/>
              </w:rPr>
              <w:fldChar w:fldCharType="separate"/>
            </w:r>
            <w:r w:rsidR="009A08A5">
              <w:rPr>
                <w:noProof/>
                <w:webHidden/>
              </w:rPr>
              <w:t>14</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83" w:history="1">
            <w:r w:rsidR="009A08A5" w:rsidRPr="007D4E4B">
              <w:rPr>
                <w:rStyle w:val="Hyperlink"/>
                <w:noProof/>
              </w:rPr>
              <w:t>Human Development</w:t>
            </w:r>
            <w:r w:rsidR="009A08A5">
              <w:rPr>
                <w:noProof/>
                <w:webHidden/>
              </w:rPr>
              <w:tab/>
            </w:r>
            <w:r w:rsidR="009A08A5">
              <w:rPr>
                <w:noProof/>
                <w:webHidden/>
              </w:rPr>
              <w:fldChar w:fldCharType="begin"/>
            </w:r>
            <w:r w:rsidR="009A08A5">
              <w:rPr>
                <w:noProof/>
                <w:webHidden/>
              </w:rPr>
              <w:instrText xml:space="preserve"> PAGEREF _Toc394746783 \h </w:instrText>
            </w:r>
            <w:r w:rsidR="009A08A5">
              <w:rPr>
                <w:noProof/>
                <w:webHidden/>
              </w:rPr>
            </w:r>
            <w:r w:rsidR="009A08A5">
              <w:rPr>
                <w:noProof/>
                <w:webHidden/>
              </w:rPr>
              <w:fldChar w:fldCharType="separate"/>
            </w:r>
            <w:r w:rsidR="009A08A5">
              <w:rPr>
                <w:noProof/>
                <w:webHidden/>
              </w:rPr>
              <w:t>14</w:t>
            </w:r>
            <w:r w:rsidR="009A08A5">
              <w:rPr>
                <w:noProof/>
                <w:webHidden/>
              </w:rPr>
              <w:fldChar w:fldCharType="end"/>
            </w:r>
          </w:hyperlink>
        </w:p>
        <w:p w:rsidR="009A08A5" w:rsidRDefault="00015DBF">
          <w:pPr>
            <w:pStyle w:val="TOC1"/>
            <w:tabs>
              <w:tab w:val="right" w:leader="dot" w:pos="9350"/>
            </w:tabs>
            <w:rPr>
              <w:noProof/>
              <w:sz w:val="22"/>
              <w:szCs w:val="22"/>
            </w:rPr>
          </w:pPr>
          <w:hyperlink w:anchor="_Toc394746784" w:history="1">
            <w:r w:rsidR="009A08A5" w:rsidRPr="007D4E4B">
              <w:rPr>
                <w:rStyle w:val="Hyperlink"/>
                <w:noProof/>
              </w:rPr>
              <w:t>System Description</w:t>
            </w:r>
            <w:r w:rsidR="009A08A5">
              <w:rPr>
                <w:noProof/>
                <w:webHidden/>
              </w:rPr>
              <w:tab/>
            </w:r>
            <w:r w:rsidR="009A08A5">
              <w:rPr>
                <w:noProof/>
                <w:webHidden/>
              </w:rPr>
              <w:fldChar w:fldCharType="begin"/>
            </w:r>
            <w:r w:rsidR="009A08A5">
              <w:rPr>
                <w:noProof/>
                <w:webHidden/>
              </w:rPr>
              <w:instrText xml:space="preserve"> PAGEREF _Toc394746784 \h </w:instrText>
            </w:r>
            <w:r w:rsidR="009A08A5">
              <w:rPr>
                <w:noProof/>
                <w:webHidden/>
              </w:rPr>
            </w:r>
            <w:r w:rsidR="009A08A5">
              <w:rPr>
                <w:noProof/>
                <w:webHidden/>
              </w:rPr>
              <w:fldChar w:fldCharType="separate"/>
            </w:r>
            <w:r w:rsidR="009A08A5">
              <w:rPr>
                <w:noProof/>
                <w:webHidden/>
              </w:rPr>
              <w:t>15</w:t>
            </w:r>
            <w:r w:rsidR="009A08A5">
              <w:rPr>
                <w:noProof/>
                <w:webHidden/>
              </w:rPr>
              <w:fldChar w:fldCharType="end"/>
            </w:r>
          </w:hyperlink>
        </w:p>
        <w:p w:rsidR="009A08A5" w:rsidRDefault="00015DBF">
          <w:pPr>
            <w:pStyle w:val="TOC1"/>
            <w:tabs>
              <w:tab w:val="right" w:leader="dot" w:pos="9350"/>
            </w:tabs>
            <w:rPr>
              <w:noProof/>
              <w:sz w:val="22"/>
              <w:szCs w:val="22"/>
            </w:rPr>
          </w:pPr>
          <w:hyperlink w:anchor="_Toc394746785" w:history="1">
            <w:r w:rsidR="009A08A5" w:rsidRPr="007D4E4B">
              <w:rPr>
                <w:rStyle w:val="Hyperlink"/>
                <w:noProof/>
              </w:rPr>
              <w:t>Evaluation Research Plan</w:t>
            </w:r>
            <w:r w:rsidR="009A08A5">
              <w:rPr>
                <w:noProof/>
                <w:webHidden/>
              </w:rPr>
              <w:tab/>
            </w:r>
            <w:r w:rsidR="009A08A5">
              <w:rPr>
                <w:noProof/>
                <w:webHidden/>
              </w:rPr>
              <w:fldChar w:fldCharType="begin"/>
            </w:r>
            <w:r w:rsidR="009A08A5">
              <w:rPr>
                <w:noProof/>
                <w:webHidden/>
              </w:rPr>
              <w:instrText xml:space="preserve"> PAGEREF _Toc394746785 \h </w:instrText>
            </w:r>
            <w:r w:rsidR="009A08A5">
              <w:rPr>
                <w:noProof/>
                <w:webHidden/>
              </w:rPr>
            </w:r>
            <w:r w:rsidR="009A08A5">
              <w:rPr>
                <w:noProof/>
                <w:webHidden/>
              </w:rPr>
              <w:fldChar w:fldCharType="separate"/>
            </w:r>
            <w:r w:rsidR="009A08A5">
              <w:rPr>
                <w:noProof/>
                <w:webHidden/>
              </w:rPr>
              <w:t>16</w:t>
            </w:r>
            <w:r w:rsidR="009A08A5">
              <w:rPr>
                <w:noProof/>
                <w:webHidden/>
              </w:rPr>
              <w:fldChar w:fldCharType="end"/>
            </w:r>
          </w:hyperlink>
        </w:p>
        <w:p w:rsidR="009A08A5" w:rsidRDefault="00015DBF">
          <w:pPr>
            <w:pStyle w:val="TOC1"/>
            <w:tabs>
              <w:tab w:val="right" w:leader="dot" w:pos="9350"/>
            </w:tabs>
            <w:rPr>
              <w:noProof/>
              <w:sz w:val="22"/>
              <w:szCs w:val="22"/>
            </w:rPr>
          </w:pPr>
          <w:hyperlink w:anchor="_Toc394746786" w:history="1">
            <w:r w:rsidR="009A08A5" w:rsidRPr="007D4E4B">
              <w:rPr>
                <w:rStyle w:val="Hyperlink"/>
                <w:noProof/>
              </w:rPr>
              <w:t>References</w:t>
            </w:r>
            <w:r w:rsidR="009A08A5">
              <w:rPr>
                <w:noProof/>
                <w:webHidden/>
              </w:rPr>
              <w:tab/>
            </w:r>
            <w:r w:rsidR="009A08A5">
              <w:rPr>
                <w:noProof/>
                <w:webHidden/>
              </w:rPr>
              <w:fldChar w:fldCharType="begin"/>
            </w:r>
            <w:r w:rsidR="009A08A5">
              <w:rPr>
                <w:noProof/>
                <w:webHidden/>
              </w:rPr>
              <w:instrText xml:space="preserve"> PAGEREF _Toc394746786 \h </w:instrText>
            </w:r>
            <w:r w:rsidR="009A08A5">
              <w:rPr>
                <w:noProof/>
                <w:webHidden/>
              </w:rPr>
            </w:r>
            <w:r w:rsidR="009A08A5">
              <w:rPr>
                <w:noProof/>
                <w:webHidden/>
              </w:rPr>
              <w:fldChar w:fldCharType="separate"/>
            </w:r>
            <w:r w:rsidR="009A08A5">
              <w:rPr>
                <w:noProof/>
                <w:webHidden/>
              </w:rPr>
              <w:t>19</w:t>
            </w:r>
            <w:r w:rsidR="009A08A5">
              <w:rPr>
                <w:noProof/>
                <w:webHidden/>
              </w:rPr>
              <w:fldChar w:fldCharType="end"/>
            </w:r>
          </w:hyperlink>
        </w:p>
        <w:p w:rsidR="009A08A5" w:rsidRDefault="00015DBF">
          <w:pPr>
            <w:pStyle w:val="TOC1"/>
            <w:tabs>
              <w:tab w:val="right" w:leader="dot" w:pos="9350"/>
            </w:tabs>
            <w:rPr>
              <w:noProof/>
              <w:sz w:val="22"/>
              <w:szCs w:val="22"/>
            </w:rPr>
          </w:pPr>
          <w:hyperlink w:anchor="_Toc394746787" w:history="1">
            <w:r w:rsidR="009A08A5" w:rsidRPr="007D4E4B">
              <w:rPr>
                <w:rStyle w:val="Hyperlink"/>
                <w:noProof/>
              </w:rPr>
              <w:t>Non-Cited Bibliography</w:t>
            </w:r>
            <w:r w:rsidR="009A08A5">
              <w:rPr>
                <w:noProof/>
                <w:webHidden/>
              </w:rPr>
              <w:tab/>
            </w:r>
            <w:r w:rsidR="009A08A5">
              <w:rPr>
                <w:noProof/>
                <w:webHidden/>
              </w:rPr>
              <w:fldChar w:fldCharType="begin"/>
            </w:r>
            <w:r w:rsidR="009A08A5">
              <w:rPr>
                <w:noProof/>
                <w:webHidden/>
              </w:rPr>
              <w:instrText xml:space="preserve"> PAGEREF _Toc394746787 \h </w:instrText>
            </w:r>
            <w:r w:rsidR="009A08A5">
              <w:rPr>
                <w:noProof/>
                <w:webHidden/>
              </w:rPr>
            </w:r>
            <w:r w:rsidR="009A08A5">
              <w:rPr>
                <w:noProof/>
                <w:webHidden/>
              </w:rPr>
              <w:fldChar w:fldCharType="separate"/>
            </w:r>
            <w:r w:rsidR="009A08A5">
              <w:rPr>
                <w:noProof/>
                <w:webHidden/>
              </w:rPr>
              <w:t>21</w:t>
            </w:r>
            <w:r w:rsidR="009A08A5">
              <w:rPr>
                <w:noProof/>
                <w:webHidden/>
              </w:rPr>
              <w:fldChar w:fldCharType="end"/>
            </w:r>
          </w:hyperlink>
        </w:p>
        <w:p w:rsidR="009A08A5" w:rsidRDefault="00015DBF">
          <w:pPr>
            <w:pStyle w:val="TOC1"/>
            <w:tabs>
              <w:tab w:val="right" w:leader="dot" w:pos="9350"/>
            </w:tabs>
            <w:rPr>
              <w:noProof/>
              <w:sz w:val="22"/>
              <w:szCs w:val="22"/>
            </w:rPr>
          </w:pPr>
          <w:hyperlink w:anchor="_Toc394746788" w:history="1">
            <w:r w:rsidR="009A08A5" w:rsidRPr="007D4E4B">
              <w:rPr>
                <w:rStyle w:val="Hyperlink"/>
                <w:noProof/>
              </w:rPr>
              <w:t>Bio</w:t>
            </w:r>
            <w:r w:rsidR="009A08A5">
              <w:rPr>
                <w:noProof/>
                <w:webHidden/>
              </w:rPr>
              <w:tab/>
            </w:r>
            <w:r w:rsidR="009A08A5">
              <w:rPr>
                <w:noProof/>
                <w:webHidden/>
              </w:rPr>
              <w:fldChar w:fldCharType="begin"/>
            </w:r>
            <w:r w:rsidR="009A08A5">
              <w:rPr>
                <w:noProof/>
                <w:webHidden/>
              </w:rPr>
              <w:instrText xml:space="preserve"> PAGEREF _Toc394746788 \h </w:instrText>
            </w:r>
            <w:r w:rsidR="009A08A5">
              <w:rPr>
                <w:noProof/>
                <w:webHidden/>
              </w:rPr>
            </w:r>
            <w:r w:rsidR="009A08A5">
              <w:rPr>
                <w:noProof/>
                <w:webHidden/>
              </w:rPr>
              <w:fldChar w:fldCharType="separate"/>
            </w:r>
            <w:r w:rsidR="009A08A5">
              <w:rPr>
                <w:noProof/>
                <w:webHidden/>
              </w:rPr>
              <w:t>23</w:t>
            </w:r>
            <w:r w:rsidR="009A08A5">
              <w:rPr>
                <w:noProof/>
                <w:webHidden/>
              </w:rPr>
              <w:fldChar w:fldCharType="end"/>
            </w:r>
          </w:hyperlink>
        </w:p>
        <w:p w:rsidR="009A08A5" w:rsidRDefault="00015DBF">
          <w:pPr>
            <w:pStyle w:val="TOC2"/>
            <w:tabs>
              <w:tab w:val="right" w:leader="dot" w:pos="9350"/>
            </w:tabs>
            <w:rPr>
              <w:noProof/>
              <w:sz w:val="22"/>
              <w:szCs w:val="22"/>
            </w:rPr>
          </w:pPr>
          <w:hyperlink w:anchor="_Toc394746789" w:history="1">
            <w:r w:rsidR="009A08A5" w:rsidRPr="007D4E4B">
              <w:rPr>
                <w:rStyle w:val="Hyperlink"/>
                <w:noProof/>
              </w:rPr>
              <w:t>Santiago Eloy Alfaro</w:t>
            </w:r>
            <w:r w:rsidR="009A08A5">
              <w:rPr>
                <w:noProof/>
                <w:webHidden/>
              </w:rPr>
              <w:tab/>
            </w:r>
            <w:r w:rsidR="009A08A5">
              <w:rPr>
                <w:noProof/>
                <w:webHidden/>
              </w:rPr>
              <w:fldChar w:fldCharType="begin"/>
            </w:r>
            <w:r w:rsidR="009A08A5">
              <w:rPr>
                <w:noProof/>
                <w:webHidden/>
              </w:rPr>
              <w:instrText xml:space="preserve"> PAGEREF _Toc394746789 \h </w:instrText>
            </w:r>
            <w:r w:rsidR="009A08A5">
              <w:rPr>
                <w:noProof/>
                <w:webHidden/>
              </w:rPr>
            </w:r>
            <w:r w:rsidR="009A08A5">
              <w:rPr>
                <w:noProof/>
                <w:webHidden/>
              </w:rPr>
              <w:fldChar w:fldCharType="separate"/>
            </w:r>
            <w:r w:rsidR="009A08A5">
              <w:rPr>
                <w:noProof/>
                <w:webHidden/>
              </w:rPr>
              <w:t>23</w:t>
            </w:r>
            <w:r w:rsidR="009A08A5">
              <w:rPr>
                <w:noProof/>
                <w:webHidden/>
              </w:rPr>
              <w:fldChar w:fldCharType="end"/>
            </w:r>
          </w:hyperlink>
        </w:p>
        <w:p w:rsidR="00012AF7" w:rsidRDefault="00012AF7">
          <w:r>
            <w:rPr>
              <w:b/>
              <w:bCs/>
              <w:noProof/>
            </w:rPr>
            <w:fldChar w:fldCharType="end"/>
          </w:r>
        </w:p>
      </w:sdtContent>
    </w:sdt>
    <w:p w:rsidR="00012AF7" w:rsidRDefault="00012AF7">
      <w:r>
        <w:br w:type="page"/>
      </w:r>
    </w:p>
    <w:p w:rsidR="003E028C" w:rsidRDefault="003E028C" w:rsidP="003E028C">
      <w:pPr>
        <w:pStyle w:val="Heading1"/>
      </w:pPr>
      <w:bookmarkStart w:id="2" w:name="_Toc394746753"/>
      <w:r w:rsidRPr="003E028C">
        <w:lastRenderedPageBreak/>
        <w:t>Introduction</w:t>
      </w:r>
      <w:bookmarkEnd w:id="2"/>
    </w:p>
    <w:p w:rsidR="009A08A5" w:rsidRDefault="009A08A5" w:rsidP="009A08A5">
      <w:pPr>
        <w:pStyle w:val="Heading1"/>
      </w:pPr>
      <w:bookmarkStart w:id="3" w:name="_Toc394746754"/>
      <w:r>
        <w:t xml:space="preserve">Executive </w:t>
      </w:r>
      <w:r w:rsidRPr="00F31C6F">
        <w:t>Summary</w:t>
      </w:r>
      <w:bookmarkEnd w:id="3"/>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w:t>
      </w:r>
      <w:r>
        <w:lastRenderedPageBreak/>
        <w:t>asking how we can use Digital Synesthesia to create a new interface paradigm, one that will allow the users to interact directly with the world and not with the mobile device. Since we 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4" w:name="_Toc394746755"/>
      <w:r>
        <w:t>Future Projection</w:t>
      </w:r>
      <w:bookmarkEnd w:id="4"/>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012AF7" w:rsidRDefault="00012AF7" w:rsidP="00BB7A2B">
      <w:pPr>
        <w:pStyle w:val="Heading1"/>
      </w:pPr>
      <w:bookmarkStart w:id="5" w:name="_Toc394746756"/>
      <w:r>
        <w:t>Abstract</w:t>
      </w:r>
      <w:bookmarkEnd w:id="5"/>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w:t>
      </w:r>
      <w:r w:rsidRPr="003700CC">
        <w:lastRenderedPageBreak/>
        <w:t xml:space="preserve">be able to </w:t>
      </w:r>
      <w:r w:rsidR="002D39A7">
        <w:t>interpret</w:t>
      </w:r>
      <w:r w:rsidRPr="003700CC">
        <w:t xml:space="preserve"> the new information without shifting or dividing attention from the current task.</w:t>
      </w:r>
      <w:r w:rsidR="00513878">
        <w:br w:type="page"/>
      </w:r>
    </w:p>
    <w:p w:rsidR="00A42427" w:rsidRDefault="00A42427" w:rsidP="00A42427">
      <w:pPr>
        <w:pStyle w:val="Heading1"/>
      </w:pPr>
      <w:bookmarkStart w:id="6" w:name="_Toc394746757"/>
      <w:r>
        <w:lastRenderedPageBreak/>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4746758"/>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4746759"/>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4746760"/>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 xml:space="preserve">Since Digital Synesthesia is based more on detecting occurring phenomena than on detecting the other users’ willingness communicate in a new way, the experience is more reliable. Perhaps with the </w:t>
      </w:r>
      <w:r w:rsidR="000303AC">
        <w:lastRenderedPageBreak/>
        <w:t>findings from this thesis, other projects like the ones discussed can be revised with a better understanding of digital sensory loops.</w:t>
      </w:r>
    </w:p>
    <w:p w:rsidR="00A42427" w:rsidRDefault="00A42427" w:rsidP="00A42427">
      <w:pPr>
        <w:pStyle w:val="Heading2"/>
      </w:pPr>
      <w:bookmarkStart w:id="10" w:name="_Toc394746761"/>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394746762"/>
      <w:r>
        <w:t>New Senses</w:t>
      </w:r>
      <w:bookmarkEnd w:id="11"/>
    </w:p>
    <w:p w:rsidR="00A42427" w:rsidRDefault="00A42427" w:rsidP="00A42427">
      <w:r>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4746763"/>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 xml:space="preserve">e limits of the brain </w:t>
      </w:r>
      <w:r>
        <w:lastRenderedPageBreak/>
        <w:t>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4746764"/>
      <w:r>
        <w:t>Neuroplasticity</w:t>
      </w:r>
      <w:bookmarkEnd w:id="13"/>
    </w:p>
    <w:p w:rsidR="00C82892"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r w:rsidR="00C82892">
        <w:br w:type="page"/>
      </w:r>
    </w:p>
    <w:p w:rsidR="00603B17" w:rsidRDefault="00603B17" w:rsidP="00603B17">
      <w:pPr>
        <w:pStyle w:val="Heading1"/>
      </w:pPr>
      <w:bookmarkStart w:id="14" w:name="_Toc394746765"/>
      <w:r>
        <w:lastRenderedPageBreak/>
        <w:t>Digital Synesthesia</w:t>
      </w:r>
      <w:bookmarkEnd w:id="14"/>
    </w:p>
    <w:p w:rsidR="003E028C" w:rsidRDefault="003E028C" w:rsidP="003E028C">
      <w:pPr>
        <w:pStyle w:val="Heading2"/>
      </w:pPr>
      <w:bookmarkStart w:id="15" w:name="_Toc394746766"/>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one sensory channel and in doing so our brain is overwhelmed needing to place most of its attention to this one output and ignoring many others. </w:t>
      </w:r>
    </w:p>
    <w:p w:rsidR="003E028C" w:rsidRDefault="003E028C" w:rsidP="003E028C">
      <w:pPr>
        <w:pStyle w:val="Heading2"/>
      </w:pPr>
      <w:bookmarkStart w:id="16" w:name="_Toc394746767"/>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This area brings interesting cross sections between fields. Knowledge of what sensors may be available to capture raw environmental data is needed.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p>
    <w:p w:rsidR="007E0B9C" w:rsidRPr="00E76C51" w:rsidRDefault="007E0B9C" w:rsidP="00E76C51">
      <w:r>
        <w:lastRenderedPageBreak/>
        <w:t>Feedback is the final step. At this stage, the designer will draw upon their knowledge of</w:t>
      </w:r>
      <w:r w:rsidR="004D618B">
        <w:t xml:space="preserve"> user interfaces and ergonomics to create a comfortable sensory experience that will make sense with the user’s need and surrounding context.</w:t>
      </w:r>
      <w:bookmarkStart w:id="17" w:name="_GoBack"/>
      <w:bookmarkEnd w:id="17"/>
    </w:p>
    <w:p w:rsidR="003E028C" w:rsidRDefault="003E028C" w:rsidP="003E028C">
      <w:pPr>
        <w:pStyle w:val="Heading2"/>
      </w:pPr>
      <w:bookmarkStart w:id="18" w:name="_Toc394746768"/>
      <w:r>
        <w:t>Implementations</w:t>
      </w:r>
      <w:bookmarkEnd w:id="18"/>
    </w:p>
    <w:p w:rsidR="003E028C" w:rsidRDefault="003E028C" w:rsidP="003E028C">
      <w:pPr>
        <w:pStyle w:val="Heading2"/>
      </w:pPr>
      <w:bookmarkStart w:id="19" w:name="_Toc394746769"/>
      <w:r>
        <w:t>Current State</w:t>
      </w:r>
      <w:bookmarkEnd w:id="19"/>
    </w:p>
    <w:p w:rsidR="00CD678D" w:rsidRDefault="00CD678D" w:rsidP="00CD678D"/>
    <w:p w:rsidR="00CD678D" w:rsidRPr="00CD678D" w:rsidRDefault="00CD678D" w:rsidP="00CD678D"/>
    <w:p w:rsidR="00AC4C24" w:rsidRDefault="00076864" w:rsidP="002D2859">
      <w:r>
        <w:t>I</w:t>
      </w:r>
      <w:r w:rsidR="00B07BDC">
        <w:t xml:space="preserve">n his </w:t>
      </w:r>
      <w:r w:rsidR="00584431">
        <w:t>theory</w:t>
      </w:r>
      <w:r w:rsidR="00B07BDC">
        <w:t xml:space="preserve"> of t</w:t>
      </w:r>
      <w:r w:rsidR="00AC4C24">
        <w:t>he Umwelt</w:t>
      </w:r>
      <w:r w:rsidR="00AC4C24">
        <w:fldChar w:fldCharType="begin" w:fldLock="1"/>
      </w:r>
      <w:r w:rsidR="000624A1">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rsidR="00AC4C24">
        <w:fldChar w:fldCharType="separate"/>
      </w:r>
      <w:r w:rsidR="000624A1" w:rsidRPr="000624A1">
        <w:rPr>
          <w:noProof/>
        </w:rPr>
        <w:t>[23]</w:t>
      </w:r>
      <w:r w:rsidR="00AC4C24">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w:t>
      </w:r>
      <w:r w:rsidR="00B06E7C">
        <w:t>proposes</w:t>
      </w:r>
      <w:r w:rsidR="00AC4C24">
        <w:t xml:space="preserve"> </w:t>
      </w:r>
      <w:r>
        <w:t>that</w:t>
      </w:r>
      <w:r w:rsidR="00AC4C24">
        <w:t xml:space="preserve"> every creature </w:t>
      </w:r>
      <w:r w:rsidR="00584431">
        <w:t xml:space="preserve">has an individual </w:t>
      </w:r>
      <w:r>
        <w:t xml:space="preserve">and unique </w:t>
      </w:r>
      <w:r w:rsidR="00584431">
        <w:t>understa</w:t>
      </w:r>
      <w:r>
        <w:t>n</w:t>
      </w:r>
      <w:r w:rsidR="00584431">
        <w:t xml:space="preserve">ding of their environment </w:t>
      </w:r>
      <w:r>
        <w:t>given the individual</w:t>
      </w:r>
      <w:r w:rsidR="00AC4C24">
        <w:t xml:space="preserve"> </w:t>
      </w:r>
      <w:r>
        <w:t>affordances offered by their</w:t>
      </w:r>
      <w:r w:rsidR="00B07BDC">
        <w:t xml:space="preserve"> senses.</w:t>
      </w:r>
      <w:r w:rsidR="00AC4C24">
        <w:t xml:space="preserve"> </w:t>
      </w:r>
      <w:r w:rsidR="00B07BDC">
        <w:t>This lead</w:t>
      </w:r>
      <w:r>
        <w:t>s</w:t>
      </w:r>
      <w:r w:rsidR="00B07BDC">
        <w:t xml:space="preserve"> to</w:t>
      </w:r>
      <w:r w:rsidR="00195B3F">
        <w:t xml:space="preserve"> the belief</w:t>
      </w:r>
      <w:r w:rsidR="00B07BDC">
        <w:t xml:space="preserve"> that </w:t>
      </w:r>
      <w:r w:rsidR="005F3622">
        <w:t>the access to</w:t>
      </w:r>
      <w:r w:rsidR="00AC4C24">
        <w:t xml:space="preserve"> new senses should </w:t>
      </w:r>
      <w:r w:rsidR="00473689">
        <w:t>expand the way in which</w:t>
      </w:r>
      <w:r>
        <w:t xml:space="preserve"> humans </w:t>
      </w:r>
      <w:r w:rsidR="00473689">
        <w:t xml:space="preserve">experience their world </w:t>
      </w:r>
      <w:r>
        <w:t>and therefore</w:t>
      </w:r>
      <w:r w:rsidR="00B07BDC">
        <w:t xml:space="preserve"> is at the center of the Digital Synesthesia project. </w:t>
      </w:r>
      <w:r w:rsidR="005F3622">
        <w:t>M</w:t>
      </w:r>
      <w:r w:rsidR="00B07BDC">
        <w:t xml:space="preserve">odern </w:t>
      </w:r>
      <w:r w:rsidR="005F3622">
        <w:t>technology</w:t>
      </w:r>
      <w:r w:rsidR="00B07BDC">
        <w:t xml:space="preserve"> already offers the ability to detect information from the world that is beyond our natural sensory spectrum</w:t>
      </w:r>
      <w:r>
        <w:t>,</w:t>
      </w:r>
      <w:r w:rsidR="00B07BDC">
        <w:t xml:space="preserve"> but what has not been </w:t>
      </w:r>
      <w:r>
        <w:t xml:space="preserve">achieved </w:t>
      </w:r>
      <w:r w:rsidR="00B07BDC">
        <w:t xml:space="preserve">is the way for our brains and body </w:t>
      </w:r>
      <w:r>
        <w:t xml:space="preserve">to </w:t>
      </w:r>
      <w:r w:rsidR="00B07BDC">
        <w:t>incorporate this new information</w:t>
      </w:r>
      <w:r w:rsidR="003700CC">
        <w:t xml:space="preserve"> as an addition to our sensory capabilities</w:t>
      </w:r>
      <w:r w:rsidR="005F3622">
        <w:t xml:space="preserve">. Digital Synesthesia offers a way of taking new sensory experiences and </w:t>
      </w:r>
      <w:r w:rsidR="003700CC">
        <w:t>transmit</w:t>
      </w:r>
      <w:r>
        <w:t>ting</w:t>
      </w:r>
      <w:r w:rsidR="003700CC">
        <w:t xml:space="preserve"> them to the body</w:t>
      </w:r>
      <w:r w:rsidR="00B07BDC">
        <w:t xml:space="preserve"> </w:t>
      </w:r>
      <w:r w:rsidR="003700CC">
        <w:t>in a way that mimics our other senses</w:t>
      </w:r>
      <w:r w:rsidR="00902C82">
        <w:t>,</w:t>
      </w:r>
      <w:r w:rsidR="00F11979">
        <w:t xml:space="preserve"> </w:t>
      </w:r>
      <w:r>
        <w:t>without relying on</w:t>
      </w:r>
      <w:r w:rsidR="00F11979">
        <w:t xml:space="preserve"> </w:t>
      </w:r>
      <w:r w:rsidR="00B06E7C">
        <w:t xml:space="preserve">a </w:t>
      </w:r>
      <w:r w:rsidR="00F11979">
        <w:t>mostly</w:t>
      </w:r>
      <w:r w:rsidR="005F3622">
        <w:t xml:space="preserve"> visual and highly cognitive experience</w:t>
      </w:r>
      <w:r w:rsidR="00F11979">
        <w:t xml:space="preserve"> </w:t>
      </w:r>
      <w:r>
        <w:t>which</w:t>
      </w:r>
      <w:r w:rsidR="00F11979">
        <w:t xml:space="preserve"> demands a big part of the </w:t>
      </w:r>
      <w:r w:rsidR="00902C82">
        <w:t>user’s</w:t>
      </w:r>
      <w:r w:rsidR="00F11979">
        <w:t xml:space="preserve"> attention</w:t>
      </w:r>
      <w:r w:rsidR="005F3622">
        <w:t xml:space="preserve">. </w:t>
      </w:r>
      <w:r w:rsidR="00F11979">
        <w:t>With Digital Synesthesia</w:t>
      </w:r>
      <w:r w:rsidR="005F3622">
        <w:t xml:space="preserve">, </w:t>
      </w:r>
      <w:r w:rsidR="00B07BDC">
        <w:t xml:space="preserve">we </w:t>
      </w:r>
      <w:r w:rsidR="00F11979">
        <w:t>will be able to</w:t>
      </w:r>
      <w:r w:rsidR="00B07BDC">
        <w:t xml:space="preserve"> understand our surrounding world in a new and undiscovered way.</w:t>
      </w:r>
    </w:p>
    <w:p w:rsidR="0075740A" w:rsidRDefault="00331B5D" w:rsidP="002D2859">
      <w:r>
        <w:t xml:space="preserve">In order to explore these new sensory experiences, this project proposes to </w:t>
      </w:r>
      <w:r w:rsidR="00564409">
        <w:t>divide the process in</w:t>
      </w:r>
      <w:r w:rsidR="00211B18">
        <w:t>to</w:t>
      </w:r>
      <w:r w:rsidR="00564409">
        <w:t xml:space="preserve"> stages where I will learn different aspects of how users can cope with the objectives of Digital Synesthesia.</w:t>
      </w:r>
    </w:p>
    <w:p w:rsidR="0075740A" w:rsidRDefault="005F3622" w:rsidP="0075740A">
      <w:pPr>
        <w:pStyle w:val="Heading2"/>
      </w:pPr>
      <w:bookmarkStart w:id="20" w:name="_Toc394746770"/>
      <w:r>
        <w:t xml:space="preserve">First </w:t>
      </w:r>
      <w:r w:rsidR="0075740A">
        <w:t>Stage</w:t>
      </w:r>
      <w:bookmarkEnd w:id="20"/>
    </w:p>
    <w:p w:rsidR="00331B5D" w:rsidRDefault="0075740A" w:rsidP="002D2859">
      <w:r>
        <w:t xml:space="preserve">This stage </w:t>
      </w:r>
      <w:r w:rsidR="00331B5D">
        <w:t>compare</w:t>
      </w:r>
      <w:r w:rsidR="00AA5519">
        <w:t>s</w:t>
      </w:r>
      <w:r w:rsidR="00331B5D">
        <w:t xml:space="preserve"> and contrast</w:t>
      </w:r>
      <w:r w:rsidR="00AA5519">
        <w:t>s</w:t>
      </w:r>
      <w:r w:rsidR="00331B5D">
        <w:t xml:space="preserve"> natural sensory experiences with </w:t>
      </w:r>
      <w:r w:rsidR="00473689">
        <w:t>digital</w:t>
      </w:r>
      <w:r w:rsidR="00331B5D">
        <w:t xml:space="preserve"> sensory experiences. This way I can compare how the users relate to new input by having it be analogous to one of their existing senses. This stage will also look to compare two sensory experiences against </w:t>
      </w:r>
      <w:r w:rsidR="00211B18">
        <w:t>one another and</w:t>
      </w:r>
      <w:r w:rsidR="00331B5D">
        <w:t xml:space="preserve"> explore </w:t>
      </w:r>
      <w:r w:rsidR="00211B18">
        <w:t>whether</w:t>
      </w:r>
      <w:r w:rsidR="00331B5D">
        <w:t xml:space="preserve"> the users might find an enhanced sensory experience to be of more use than the natural un-enhanced body experience.</w:t>
      </w:r>
    </w:p>
    <w:p w:rsidR="0075740A" w:rsidRDefault="00331B5D" w:rsidP="0075740A">
      <w:pPr>
        <w:pStyle w:val="Heading2"/>
      </w:pPr>
      <w:bookmarkStart w:id="21" w:name="_Toc394746771"/>
      <w:r>
        <w:t>Second</w:t>
      </w:r>
      <w:r w:rsidR="0075740A">
        <w:t xml:space="preserve"> Stage</w:t>
      </w:r>
      <w:bookmarkEnd w:id="21"/>
    </w:p>
    <w:p w:rsidR="00331B5D" w:rsidRDefault="0075740A" w:rsidP="002D2859">
      <w:r>
        <w:t xml:space="preserve">At this stage, </w:t>
      </w:r>
      <w:r w:rsidR="000A5CE0">
        <w:t xml:space="preserve">the project will look into </w:t>
      </w:r>
      <w:r w:rsidR="00331B5D">
        <w:t xml:space="preserve">the creation of new sensory experiences. </w:t>
      </w:r>
      <w:r w:rsidR="000A5CE0">
        <w:t>Using some of the prototypes that I have already developed and some prototypes that are in the works, t</w:t>
      </w:r>
      <w:r w:rsidR="00195B3F">
        <w:t xml:space="preserve">his </w:t>
      </w:r>
      <w:r w:rsidR="00195B3F">
        <w:lastRenderedPageBreak/>
        <w:t>project will study the user</w:t>
      </w:r>
      <w:r w:rsidR="000A5CE0">
        <w:t>s</w:t>
      </w:r>
      <w:r w:rsidR="00195B3F">
        <w:t>’</w:t>
      </w:r>
      <w:r w:rsidR="000A5CE0">
        <w:t xml:space="preserve"> acceptance of new information that will be consciously mapped to a particular sensory experience. This means that the users will have full understanding of the task to be accomplished, the new sense to be detected</w:t>
      </w:r>
      <w:r w:rsidR="00AA5519">
        <w:t>,</w:t>
      </w:r>
      <w:r w:rsidR="000A5CE0">
        <w:t xml:space="preserve"> and how the information will be translated </w:t>
      </w:r>
      <w:r w:rsidR="00AA5519">
        <w:t>in</w:t>
      </w:r>
      <w:r w:rsidR="000A5CE0">
        <w:t xml:space="preserve">to </w:t>
      </w:r>
      <w:r w:rsidR="00AA5519">
        <w:t>a</w:t>
      </w:r>
      <w:r w:rsidR="000A5CE0">
        <w:t xml:space="preserv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564409" w:rsidRDefault="00564409" w:rsidP="002D2859">
      <w:r>
        <w:t>Another aspect in the second stage will deal with the users’ prior experience with a given task. I want to see if there is a difference in how valuable a user finds the new sensory experience when it is part of a learning process and when the user knows the task and the new sensory experience might be redundant.</w:t>
      </w:r>
    </w:p>
    <w:p w:rsidR="0075740A" w:rsidRDefault="00394C6F" w:rsidP="0075740A">
      <w:pPr>
        <w:pStyle w:val="Heading2"/>
      </w:pPr>
      <w:bookmarkStart w:id="22" w:name="_Toc394746772"/>
      <w:r>
        <w:t>Third</w:t>
      </w:r>
      <w:r w:rsidR="0075740A">
        <w:t xml:space="preserve"> Stage</w:t>
      </w:r>
      <w:bookmarkEnd w:id="22"/>
    </w:p>
    <w:p w:rsidR="00564409" w:rsidRDefault="0075740A" w:rsidP="00C82892">
      <w:r>
        <w:t xml:space="preserve">Here </w:t>
      </w:r>
      <w:r w:rsidR="00394C6F">
        <w:t xml:space="preserve">the project will </w:t>
      </w:r>
      <w:r w:rsidR="00195B3F">
        <w:t xml:space="preserve">set up </w:t>
      </w:r>
      <w:r w:rsidR="00394C6F">
        <w:t xml:space="preserve">a new sensory experience </w:t>
      </w:r>
      <w:r w:rsidR="00AA5519">
        <w:t>in</w:t>
      </w:r>
      <w:r w:rsidR="00195B3F">
        <w:t xml:space="preserve"> which</w:t>
      </w:r>
      <w:r w:rsidR="00394C6F">
        <w:t xml:space="preserve"> the users have no prior understanding of </w:t>
      </w:r>
      <w:r w:rsidR="00195B3F">
        <w:t>the</w:t>
      </w:r>
      <w:r w:rsidR="00AA5519">
        <w:t xml:space="preserve"> translation taking place.</w:t>
      </w:r>
      <w:r w:rsidR="00394C6F">
        <w:t xml:space="preserve"> </w:t>
      </w:r>
      <w:r w:rsidR="00AA5519">
        <w:t>This situation mimics the pattern in which a new</w:t>
      </w:r>
      <w:r w:rsidR="008C17B4">
        <w:t>born might search for patterns in order to understand its new senses</w:t>
      </w:r>
      <w:r w:rsidR="00195B3F">
        <w:fldChar w:fldCharType="begin" w:fldLock="1"/>
      </w:r>
      <w:r w:rsidR="000624A1">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rsidR="00195B3F">
        <w:fldChar w:fldCharType="separate"/>
      </w:r>
      <w:r w:rsidR="000624A1" w:rsidRPr="000624A1">
        <w:rPr>
          <w:noProof/>
        </w:rPr>
        <w:t>[24]</w:t>
      </w:r>
      <w:r w:rsidR="00195B3F">
        <w:fldChar w:fldCharType="end"/>
      </w:r>
      <w:r w:rsidR="008C17B4">
        <w:t xml:space="preserve">. </w:t>
      </w:r>
      <w:r w:rsidR="00394C6F">
        <w:t>This will be a useful experiment to see how quickly the users can find a correlation between something that could not previously be felt and the sensory feedback.</w:t>
      </w:r>
      <w:r w:rsidR="00F11979" w:rsidRPr="00F11979">
        <w:t xml:space="preserve"> </w:t>
      </w:r>
      <w:r w:rsidR="00AA5519">
        <w:t xml:space="preserve">This stage also seeks to investigate the impact that a subjects’ </w:t>
      </w:r>
      <w:r w:rsidR="00902C82">
        <w:t>age</w:t>
      </w:r>
      <w:r w:rsidR="00211839">
        <w:t xml:space="preserve"> has in the way the brain will interpret new digital senses. The project will shed light o</w:t>
      </w:r>
      <w:r w:rsidR="00902C82">
        <w:t xml:space="preserve">n how a digital sense is learned and interpreted at different stages of </w:t>
      </w:r>
      <w:r w:rsidR="00211839">
        <w:t xml:space="preserve">human </w:t>
      </w:r>
      <w:r w:rsidR="00902C82">
        <w:t>development.</w:t>
      </w:r>
    </w:p>
    <w:p w:rsidR="00564409" w:rsidRDefault="00564409" w:rsidP="00564409">
      <w:pPr>
        <w:pStyle w:val="Heading2"/>
      </w:pPr>
      <w:bookmarkStart w:id="23" w:name="_Toc394746773"/>
      <w:r>
        <w:t>Fourth Stage</w:t>
      </w:r>
      <w:bookmarkEnd w:id="23"/>
    </w:p>
    <w:p w:rsidR="00564409" w:rsidRPr="00564409" w:rsidRDefault="00564409" w:rsidP="00564409">
      <w:r>
        <w:t>This stage will look at the future of Digital Synesthesia. To understand this project as a whole</w:t>
      </w:r>
      <w:r w:rsidR="00211839">
        <w:t>,</w:t>
      </w:r>
      <w:r>
        <w:t xml:space="preserve"> it will be important to take what has been learned in the previous stages and interpret those findings towards a Digital Synesthetic theory of user interface.</w:t>
      </w:r>
    </w:p>
    <w:p w:rsidR="00C82892" w:rsidRDefault="00C82892" w:rsidP="00C82892">
      <w:r>
        <w:br w:type="page"/>
      </w:r>
    </w:p>
    <w:p w:rsidR="009A08A5" w:rsidRDefault="009A08A5" w:rsidP="00A42427">
      <w:pPr>
        <w:pStyle w:val="Heading1"/>
      </w:pPr>
      <w:bookmarkStart w:id="24" w:name="_Toc394746774"/>
      <w:r>
        <w:lastRenderedPageBreak/>
        <w:t>Sensory Translation and Habituation</w:t>
      </w:r>
      <w:bookmarkEnd w:id="24"/>
    </w:p>
    <w:p w:rsidR="00E350A4" w:rsidRDefault="00513878" w:rsidP="00A42427">
      <w:pPr>
        <w:pStyle w:val="Heading1"/>
      </w:pPr>
      <w:bookmarkStart w:id="25" w:name="_Toc394746775"/>
      <w:r>
        <w:t>Research Questions</w:t>
      </w:r>
      <w:bookmarkEnd w:id="25"/>
    </w:p>
    <w:p w:rsidR="00F11979" w:rsidRDefault="00F11979" w:rsidP="005F1A3E">
      <w:r>
        <w:t>In each stage I will be looking to answer specific questions that will inform the next stage or the overall project. In order to answer the question</w:t>
      </w:r>
      <w:r w:rsidR="00473689">
        <w:t>s</w:t>
      </w:r>
      <w:r>
        <w:t xml:space="preserve">, specific test scenarios will be designed. </w:t>
      </w:r>
      <w:r w:rsidR="00B0561A">
        <w:t xml:space="preserve">The </w:t>
      </w:r>
      <w:r w:rsidR="00C521F9">
        <w:t>questions will look</w:t>
      </w:r>
      <w:r w:rsidR="00211839">
        <w:t xml:space="preserve"> at</w:t>
      </w:r>
      <w:r>
        <w:t>, amongst other things,</w:t>
      </w:r>
      <w:r w:rsidR="00211839">
        <w:t xml:space="preserve"> A) t</w:t>
      </w:r>
      <w:r w:rsidR="00C521F9">
        <w:t xml:space="preserve">he relation between </w:t>
      </w:r>
      <w:r w:rsidR="00473689">
        <w:t xml:space="preserve">the </w:t>
      </w:r>
      <w:r w:rsidR="00C521F9">
        <w:t>type of data and the mode of tran</w:t>
      </w:r>
      <w:r>
        <w:t xml:space="preserve">smitting this data to the body; </w:t>
      </w:r>
      <w:r w:rsidR="00211839">
        <w:t xml:space="preserve">B) </w:t>
      </w:r>
      <w:r>
        <w:t xml:space="preserve">how the user will understand an analogous sense, a new sense or the substitution of a sense; and </w:t>
      </w:r>
      <w:r w:rsidR="00211839">
        <w:t xml:space="preserve">C) </w:t>
      </w:r>
      <w:r>
        <w:t xml:space="preserve">how quickly the user </w:t>
      </w:r>
      <w:r w:rsidR="00211839">
        <w:t xml:space="preserve">will </w:t>
      </w:r>
      <w:r>
        <w:t>understand the sensory feedback loop.</w:t>
      </w:r>
    </w:p>
    <w:p w:rsidR="00A33954" w:rsidRDefault="00A33954" w:rsidP="00C521F9">
      <w:pPr>
        <w:pStyle w:val="Heading2"/>
      </w:pPr>
      <w:bookmarkStart w:id="26" w:name="_Toc394746776"/>
      <w:r>
        <w:t xml:space="preserve">Discreet </w:t>
      </w:r>
      <w:r w:rsidR="00300C8E">
        <w:t xml:space="preserve">and </w:t>
      </w:r>
      <w:r>
        <w:t>Contin</w:t>
      </w:r>
      <w:r w:rsidR="00C521F9">
        <w:t>u</w:t>
      </w:r>
      <w:r>
        <w:t>ous Data</w:t>
      </w:r>
      <w:bookmarkEnd w:id="26"/>
    </w:p>
    <w:p w:rsidR="00EB1AC8" w:rsidRPr="00EB1AC8" w:rsidRDefault="00EB1AC8" w:rsidP="00EB1AC8">
      <w:r>
        <w:t>1. Will a discreet signal that just turns on and off to get the user</w:t>
      </w:r>
      <w:r w:rsidR="00211839">
        <w:t>’</w:t>
      </w:r>
      <w:r>
        <w:t xml:space="preserve">s attention be more effective than a </w:t>
      </w:r>
      <w:r w:rsidR="00211839">
        <w:t>continuous signal that requires</w:t>
      </w:r>
      <w:r>
        <w:t xml:space="preserve"> the user’s interpretation of changing data?</w:t>
      </w:r>
    </w:p>
    <w:p w:rsidR="00300C8E" w:rsidRPr="00300C8E" w:rsidRDefault="00EB1AC8" w:rsidP="00300C8E">
      <w:r>
        <w:t>2</w:t>
      </w:r>
      <w:r w:rsidR="005F1A3E">
        <w:t xml:space="preserve">. </w:t>
      </w:r>
      <w:r w:rsidR="00300C8E">
        <w:t>Is there a</w:t>
      </w:r>
      <w:r w:rsidR="00152E09">
        <w:t xml:space="preserve">n optimal </w:t>
      </w:r>
      <w:r w:rsidR="00300C8E">
        <w:t xml:space="preserve">pairing between the input channel and </w:t>
      </w:r>
      <w:r w:rsidR="00152E09">
        <w:t>the type of data to be analyzed</w:t>
      </w:r>
      <w:r w:rsidR="00211839">
        <w:t xml:space="preserve"> </w:t>
      </w:r>
      <w:r w:rsidR="00ED17A5">
        <w:t>(</w:t>
      </w:r>
      <w:r w:rsidR="00152E09">
        <w:t xml:space="preserve">i.e. </w:t>
      </w:r>
      <w:r w:rsidR="00211839">
        <w:t>will temperature be better at data that relate to other’s emotional states and vibration at data from the surrounding environment</w:t>
      </w:r>
      <w:r w:rsidR="00ED17A5">
        <w:t>)</w:t>
      </w:r>
      <w:r w:rsidR="00211839">
        <w:t>?</w:t>
      </w:r>
    </w:p>
    <w:p w:rsidR="00A33954" w:rsidRDefault="00A33954" w:rsidP="00C521F9">
      <w:pPr>
        <w:pStyle w:val="Heading2"/>
      </w:pPr>
      <w:bookmarkStart w:id="27" w:name="_Toc394746777"/>
      <w:r>
        <w:t>Sensory Substitution</w:t>
      </w:r>
      <w:bookmarkEnd w:id="27"/>
    </w:p>
    <w:p w:rsidR="00300C8E" w:rsidRPr="00300C8E" w:rsidRDefault="00EB1AC8" w:rsidP="00300C8E">
      <w:r>
        <w:t>3</w:t>
      </w:r>
      <w:r w:rsidR="005F1A3E">
        <w:t xml:space="preserve">. </w:t>
      </w:r>
      <w:r w:rsidR="00300C8E">
        <w:t>In a sit</w:t>
      </w:r>
      <w:r w:rsidR="00ED17A5">
        <w:t>uation where vision is</w:t>
      </w:r>
      <w:r w:rsidR="00300C8E">
        <w:t xml:space="preserve"> used to make a quick decision, will Digital Synesthesia prove to be </w:t>
      </w:r>
      <w:r w:rsidR="00F11979">
        <w:t>a valid</w:t>
      </w:r>
      <w:r w:rsidR="00300C8E">
        <w:t xml:space="preserve"> alternat</w:t>
      </w:r>
      <w:r w:rsidR="00F11979">
        <w:t>ive</w:t>
      </w:r>
      <w:r w:rsidR="00300C8E">
        <w:t xml:space="preserve"> </w:t>
      </w:r>
      <w:r w:rsidR="00F11979">
        <w:t>to</w:t>
      </w:r>
      <w:r w:rsidR="00300C8E">
        <w:t xml:space="preserve"> accomplishing the same task or part of </w:t>
      </w:r>
      <w:r w:rsidR="00A50F41">
        <w:t xml:space="preserve">that </w:t>
      </w:r>
      <w:r w:rsidR="00300C8E">
        <w:t>task?</w:t>
      </w:r>
    </w:p>
    <w:p w:rsidR="00A33954" w:rsidRDefault="00A33954" w:rsidP="00C521F9">
      <w:pPr>
        <w:pStyle w:val="Heading2"/>
      </w:pPr>
      <w:bookmarkStart w:id="28" w:name="_Toc394746778"/>
      <w:r>
        <w:t xml:space="preserve">Sensory </w:t>
      </w:r>
      <w:r w:rsidR="00D06489">
        <w:t>Augmentation</w:t>
      </w:r>
      <w:bookmarkEnd w:id="28"/>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29" w:name="_Toc394746779"/>
      <w:r>
        <w:t>New Senses</w:t>
      </w:r>
      <w:bookmarkEnd w:id="29"/>
    </w:p>
    <w:p w:rsidR="009E506C" w:rsidRPr="00A50F41" w:rsidRDefault="00EB1AC8" w:rsidP="00A50F41">
      <w:r>
        <w:t>5</w:t>
      </w:r>
      <w:r w:rsidR="005F1A3E">
        <w:t xml:space="preserve">. </w:t>
      </w:r>
      <w:r w:rsidR="00A50F41">
        <w:t>How does a user perform in a specific task when using new information that could not previously be sensed, compa</w:t>
      </w:r>
      <w:r w:rsidR="00ED17A5">
        <w:t>red to completing the same task without</w:t>
      </w:r>
      <w:r w:rsidR="00A50F41">
        <w:t xml:space="preserve"> sensory enhancement?</w:t>
      </w:r>
    </w:p>
    <w:p w:rsidR="009E506C" w:rsidRPr="009E506C" w:rsidRDefault="00E350A4" w:rsidP="00EB1AC8">
      <w:pPr>
        <w:pStyle w:val="Heading2"/>
      </w:pPr>
      <w:bookmarkStart w:id="30" w:name="_Toc394746780"/>
      <w:r>
        <w:t xml:space="preserve">The </w:t>
      </w:r>
      <w:r w:rsidR="00F37296">
        <w:t>User</w:t>
      </w:r>
      <w:r>
        <w:t xml:space="preserve"> and the New Stimuli</w:t>
      </w:r>
      <w:bookmarkEnd w:id="30"/>
    </w:p>
    <w:p w:rsidR="00E350A4" w:rsidRPr="00E350A4" w:rsidRDefault="00EB1AC8" w:rsidP="00E350A4">
      <w:r>
        <w:t>6</w:t>
      </w:r>
      <w:r w:rsidR="005F1A3E">
        <w:t xml:space="preserve">. </w:t>
      </w:r>
      <w:r w:rsidR="00E350A4">
        <w:t xml:space="preserve">How accurate is the interpretation of data </w:t>
      </w:r>
      <w:r w:rsidR="00ED17A5">
        <w:t>when experienced through new digital senses</w:t>
      </w:r>
      <w:r w:rsidR="00E350A4">
        <w:t>?</w:t>
      </w:r>
    </w:p>
    <w:p w:rsidR="005F1A3E" w:rsidRDefault="00EB1AC8" w:rsidP="005F1A3E">
      <w:r>
        <w:t>7</w:t>
      </w:r>
      <w:r w:rsidR="00212FBD">
        <w:t xml:space="preserve">. Will there be feelings of “phantom </w:t>
      </w:r>
      <w:r w:rsidR="00ED17A5">
        <w:t>sense</w:t>
      </w:r>
      <w:r w:rsidR="00212FBD">
        <w:t xml:space="preserve">” where the user will feel the effects of a </w:t>
      </w:r>
      <w:r w:rsidR="00A50F41">
        <w:t>stimulation</w:t>
      </w:r>
      <w:r w:rsidR="00ED17A5">
        <w:t xml:space="preserve"> that is not present anymore?</w:t>
      </w:r>
    </w:p>
    <w:p w:rsidR="005F1A3E" w:rsidRDefault="00EB1AC8" w:rsidP="005F1A3E">
      <w:r>
        <w:lastRenderedPageBreak/>
        <w:t>8</w:t>
      </w:r>
      <w:r w:rsidR="005F1A3E">
        <w:t xml:space="preserve">. How valuable is </w:t>
      </w:r>
      <w:r w:rsidR="00ED17A5">
        <w:t>Digital Synesthesia</w:t>
      </w:r>
      <w:r w:rsidR="005F1A3E">
        <w:t xml:space="preserve"> when used </w:t>
      </w:r>
      <w:r w:rsidR="00ED17A5">
        <w:t>to complete</w:t>
      </w:r>
      <w:r w:rsidR="005F1A3E">
        <w:t xml:space="preserve"> a</w:t>
      </w:r>
      <w:r w:rsidR="00ED17A5">
        <w:t>n unfamiliar</w:t>
      </w:r>
      <w:r w:rsidR="005F1A3E">
        <w:t xml:space="preserve"> task? When used by someone who is experienced in the given task?</w:t>
      </w:r>
    </w:p>
    <w:p w:rsidR="00BB058B" w:rsidRDefault="00BB058B" w:rsidP="00BB058B">
      <w:pPr>
        <w:pStyle w:val="Heading2"/>
      </w:pPr>
      <w:bookmarkStart w:id="31" w:name="_Toc394746781"/>
      <w:r>
        <w:t>Escaping the visual user interface</w:t>
      </w:r>
      <w:bookmarkEnd w:id="31"/>
    </w:p>
    <w:p w:rsidR="00BB058B" w:rsidRDefault="008F0BCA" w:rsidP="00BB058B">
      <w:r>
        <w:t>Because visual interfaces are the most common, we tend to think of the interfacing</w:t>
      </w:r>
      <w:r w:rsidR="00BB058B">
        <w:t xml:space="preserve"> with </w:t>
      </w:r>
      <w:r w:rsidR="006A21F8">
        <w:t>new senses in</w:t>
      </w:r>
      <w:r>
        <w:t xml:space="preserve"> purely</w:t>
      </w:r>
      <w:r w:rsidR="006A21F8">
        <w:t xml:space="preserve"> visual terms,</w:t>
      </w:r>
      <w:r w:rsidR="00BB058B">
        <w:t xml:space="preserve"> </w:t>
      </w:r>
      <w:r w:rsidR="006A21F8">
        <w:t>where</w:t>
      </w:r>
      <w:r w:rsidR="00BB058B">
        <w:t xml:space="preserve"> input signal is translated to numeric data and transmitted to the eyes.</w:t>
      </w:r>
    </w:p>
    <w:p w:rsidR="00BB058B" w:rsidRPr="00BB058B" w:rsidRDefault="008F0BCA" w:rsidP="00BB058B">
      <w:r>
        <w:t>9</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w:t>
      </w:r>
      <w:r w:rsidR="005F1A3E">
        <w:t xml:space="preserve"> Perhaps the idea of “value” is mostly a visual construct.</w:t>
      </w:r>
    </w:p>
    <w:p w:rsidR="00BC5043" w:rsidRDefault="00BC5043" w:rsidP="00BC5043">
      <w:pPr>
        <w:pStyle w:val="Heading2"/>
      </w:pPr>
      <w:bookmarkStart w:id="32" w:name="_Toc394746782"/>
      <w:r>
        <w:t>Design Thinking</w:t>
      </w:r>
      <w:bookmarkEnd w:id="32"/>
    </w:p>
    <w:p w:rsidR="00BB058B" w:rsidRDefault="00BB058B" w:rsidP="00212FBD">
      <w:r>
        <w:t>1</w:t>
      </w:r>
      <w:r w:rsidR="008F0BCA">
        <w:t>0</w:t>
      </w:r>
      <w:r>
        <w:t>. Can a pattern be observed such that we can use the findings of this thesis to creat</w:t>
      </w:r>
      <w:r w:rsidR="008F0BCA">
        <w:t>e a guideline for future Digital Synesthesia interface designers</w:t>
      </w:r>
      <w:r>
        <w:t>? Could this research pave the way for a new “Mixed-Sensory Interface” field in the user interface world?</w:t>
      </w:r>
    </w:p>
    <w:p w:rsidR="00C431CF" w:rsidRDefault="0010603E" w:rsidP="00C431CF">
      <w:pPr>
        <w:pStyle w:val="Heading2"/>
      </w:pPr>
      <w:bookmarkStart w:id="33" w:name="_Toc394746783"/>
      <w:r>
        <w:t>Human Development</w:t>
      </w:r>
      <w:bookmarkEnd w:id="33"/>
    </w:p>
    <w:p w:rsidR="00C431CF" w:rsidRDefault="008F0BCA" w:rsidP="00C431CF">
      <w:r>
        <w:t>1</w:t>
      </w:r>
      <w:r w:rsidR="0010603E">
        <w:t>1</w:t>
      </w:r>
      <w:r w:rsidR="00C431CF">
        <w:t xml:space="preserve">. All babies learn to understand their sensory experiences as they explore the world. Can a similar process be identified when learning new digital </w:t>
      </w:r>
      <w:r w:rsidR="008C6F68">
        <w:t>sensory experiences</w:t>
      </w:r>
      <w:r w:rsidR="00C431CF">
        <w:t>?</w:t>
      </w:r>
    </w:p>
    <w:p w:rsidR="008C6F68" w:rsidRPr="00DD224D" w:rsidRDefault="008F0BCA" w:rsidP="00212FBD">
      <w:r>
        <w:t>1</w:t>
      </w:r>
      <w:r w:rsidR="0010603E">
        <w:t>2</w:t>
      </w:r>
      <w:r w:rsidR="00C431CF">
        <w:t>. Are children able to assimilate a new sensory experience faster than adults?</w:t>
      </w:r>
    </w:p>
    <w:p w:rsidR="00513878" w:rsidRDefault="00513878" w:rsidP="00513878">
      <w:pPr>
        <w:rPr>
          <w:spacing w:val="5"/>
          <w:sz w:val="32"/>
          <w:szCs w:val="32"/>
        </w:rPr>
      </w:pPr>
      <w:r>
        <w:br w:type="page"/>
      </w:r>
    </w:p>
    <w:p w:rsidR="009A08A5" w:rsidRDefault="009A08A5" w:rsidP="00513878">
      <w:pPr>
        <w:pStyle w:val="Heading1"/>
      </w:pPr>
      <w:bookmarkStart w:id="34" w:name="_Toc394746784"/>
      <w:r>
        <w:lastRenderedPageBreak/>
        <w:t>System Description</w:t>
      </w:r>
      <w:bookmarkEnd w:id="34"/>
    </w:p>
    <w:p w:rsidR="009A08A5" w:rsidRDefault="009A08A5">
      <w:r>
        <w:br w:type="page"/>
      </w:r>
    </w:p>
    <w:p w:rsidR="00513878" w:rsidRDefault="009A08A5" w:rsidP="00513878">
      <w:pPr>
        <w:pStyle w:val="Heading1"/>
      </w:pPr>
      <w:bookmarkStart w:id="35" w:name="_Toc394746785"/>
      <w:r>
        <w:lastRenderedPageBreak/>
        <w:t xml:space="preserve">Evaluation </w:t>
      </w:r>
      <w:r w:rsidR="00513878">
        <w:t>Research Plan</w:t>
      </w:r>
      <w:bookmarkEnd w:id="35"/>
    </w:p>
    <w:p w:rsidR="00256590" w:rsidRDefault="00F31C6F" w:rsidP="00256590">
      <w:r>
        <w:t>Proximity to Vibration</w:t>
      </w:r>
    </w:p>
    <w:p w:rsidR="00F31C6F" w:rsidRDefault="00F31C6F" w:rsidP="00256590">
      <w:r>
        <w:t>Evaluation</w:t>
      </w:r>
    </w:p>
    <w:p w:rsidR="00F31C6F" w:rsidRDefault="00F31C6F" w:rsidP="00256590"/>
    <w:p w:rsidR="00F31C6F" w:rsidRDefault="00F31C6F" w:rsidP="00F31C6F">
      <w:r>
        <w:t>Temperature to Vibration</w:t>
      </w:r>
      <w:r w:rsidRPr="00F31C6F">
        <w:t xml:space="preserve"> </w:t>
      </w:r>
    </w:p>
    <w:p w:rsidR="00F31C6F" w:rsidRDefault="00F31C6F" w:rsidP="00F31C6F">
      <w:r>
        <w:t>Evaluation</w:t>
      </w:r>
    </w:p>
    <w:p w:rsidR="00F31C6F" w:rsidRDefault="00F31C6F" w:rsidP="00256590"/>
    <w:p w:rsidR="00F31C6F" w:rsidRDefault="00F31C6F" w:rsidP="00F31C6F">
      <w:r>
        <w:t>“Glass” to temperature</w:t>
      </w:r>
      <w:r w:rsidRPr="00F31C6F">
        <w:t xml:space="preserve"> </w:t>
      </w:r>
    </w:p>
    <w:p w:rsidR="00F31C6F" w:rsidRDefault="00F31C6F" w:rsidP="00F31C6F">
      <w:r>
        <w:t>Evaluation</w:t>
      </w:r>
    </w:p>
    <w:p w:rsidR="00F31C6F" w:rsidRDefault="00F31C6F" w:rsidP="00256590"/>
    <w:p w:rsidR="00AE6B2D" w:rsidRPr="00AE6B2D" w:rsidRDefault="00513878" w:rsidP="00F97040">
      <w:r w:rsidRPr="00AE6B2D">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36" w:name="_Toc394746786"/>
      <w:r>
        <w:lastRenderedPageBreak/>
        <w:t>References</w:t>
      </w:r>
      <w:bookmarkEnd w:id="36"/>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37" w:name="_Toc394746787"/>
      <w:r>
        <w:lastRenderedPageBreak/>
        <w:t xml:space="preserve">Non-Cited </w:t>
      </w:r>
      <w:r w:rsidRPr="007D75E4">
        <w:t>Bibliography</w:t>
      </w:r>
      <w:bookmarkEnd w:id="37"/>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38" w:name="_Toc394746788"/>
      <w:r>
        <w:lastRenderedPageBreak/>
        <w:t>Bio</w:t>
      </w:r>
      <w:bookmarkEnd w:id="38"/>
    </w:p>
    <w:p w:rsidR="00BF4F0C" w:rsidRDefault="00BF4F0C" w:rsidP="00BF4F0C">
      <w:pPr>
        <w:pStyle w:val="Heading2"/>
      </w:pPr>
      <w:bookmarkStart w:id="39" w:name="_Toc394746789"/>
      <w:r>
        <w:t>Santiago Eloy Alfaro</w:t>
      </w:r>
      <w:bookmarkEnd w:id="39"/>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5DBF" w:rsidRDefault="00015DBF" w:rsidP="00C23F63">
      <w:pPr>
        <w:spacing w:after="0" w:line="240" w:lineRule="auto"/>
      </w:pPr>
      <w:r>
        <w:separator/>
      </w:r>
    </w:p>
  </w:endnote>
  <w:endnote w:type="continuationSeparator" w:id="0">
    <w:p w:rsidR="00015DBF" w:rsidRDefault="00015DBF"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9A08A5" w:rsidRDefault="009A08A5">
        <w:pPr>
          <w:pStyle w:val="Footer"/>
          <w:jc w:val="center"/>
        </w:pPr>
        <w:r>
          <w:fldChar w:fldCharType="begin"/>
        </w:r>
        <w:r>
          <w:instrText xml:space="preserve"> PAGE   \* MERGEFORMAT </w:instrText>
        </w:r>
        <w:r>
          <w:fldChar w:fldCharType="separate"/>
        </w:r>
        <w:r w:rsidR="004D618B">
          <w:rPr>
            <w:noProof/>
          </w:rPr>
          <w:t>12</w:t>
        </w:r>
        <w:r>
          <w:rPr>
            <w:noProof/>
          </w:rPr>
          <w:fldChar w:fldCharType="end"/>
        </w:r>
      </w:p>
    </w:sdtContent>
  </w:sdt>
  <w:p w:rsidR="009A08A5" w:rsidRDefault="009A08A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5DBF" w:rsidRDefault="00015DBF" w:rsidP="00C23F63">
      <w:pPr>
        <w:spacing w:after="0" w:line="240" w:lineRule="auto"/>
      </w:pPr>
      <w:r>
        <w:separator/>
      </w:r>
    </w:p>
  </w:footnote>
  <w:footnote w:type="continuationSeparator" w:id="0">
    <w:p w:rsidR="00015DBF" w:rsidRDefault="00015DBF"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5DBF"/>
    <w:rsid w:val="00016F7B"/>
    <w:rsid w:val="00017318"/>
    <w:rsid w:val="00027F30"/>
    <w:rsid w:val="000303AC"/>
    <w:rsid w:val="00033466"/>
    <w:rsid w:val="0003363C"/>
    <w:rsid w:val="00041CF1"/>
    <w:rsid w:val="000531EF"/>
    <w:rsid w:val="000624A1"/>
    <w:rsid w:val="00076864"/>
    <w:rsid w:val="00081FBE"/>
    <w:rsid w:val="00086F41"/>
    <w:rsid w:val="000A5CE0"/>
    <w:rsid w:val="000A7A97"/>
    <w:rsid w:val="000B39EE"/>
    <w:rsid w:val="000C329E"/>
    <w:rsid w:val="000C5ADD"/>
    <w:rsid w:val="000D35DE"/>
    <w:rsid w:val="000E245F"/>
    <w:rsid w:val="000E7418"/>
    <w:rsid w:val="000F0DA5"/>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32125"/>
    <w:rsid w:val="0024501D"/>
    <w:rsid w:val="00254850"/>
    <w:rsid w:val="00255CDE"/>
    <w:rsid w:val="00256590"/>
    <w:rsid w:val="00281FB8"/>
    <w:rsid w:val="00284746"/>
    <w:rsid w:val="002B0DB5"/>
    <w:rsid w:val="002B7FB5"/>
    <w:rsid w:val="002C182B"/>
    <w:rsid w:val="002D2859"/>
    <w:rsid w:val="002D39A7"/>
    <w:rsid w:val="002D64C9"/>
    <w:rsid w:val="002F6747"/>
    <w:rsid w:val="00300C8E"/>
    <w:rsid w:val="00301959"/>
    <w:rsid w:val="0031573D"/>
    <w:rsid w:val="00325329"/>
    <w:rsid w:val="00331B5D"/>
    <w:rsid w:val="00334266"/>
    <w:rsid w:val="0033774A"/>
    <w:rsid w:val="003450B5"/>
    <w:rsid w:val="00360B5C"/>
    <w:rsid w:val="00366838"/>
    <w:rsid w:val="003700CC"/>
    <w:rsid w:val="00375A7F"/>
    <w:rsid w:val="00376163"/>
    <w:rsid w:val="003771B8"/>
    <w:rsid w:val="00382723"/>
    <w:rsid w:val="00394C6F"/>
    <w:rsid w:val="003962FA"/>
    <w:rsid w:val="003A21B1"/>
    <w:rsid w:val="003A4AFB"/>
    <w:rsid w:val="003A7EF3"/>
    <w:rsid w:val="003C28DD"/>
    <w:rsid w:val="003C417B"/>
    <w:rsid w:val="003C65A3"/>
    <w:rsid w:val="003E028C"/>
    <w:rsid w:val="003E6E10"/>
    <w:rsid w:val="003E79A1"/>
    <w:rsid w:val="003F0920"/>
    <w:rsid w:val="003F277A"/>
    <w:rsid w:val="003F6082"/>
    <w:rsid w:val="00421785"/>
    <w:rsid w:val="00421799"/>
    <w:rsid w:val="00424FAF"/>
    <w:rsid w:val="00466CDF"/>
    <w:rsid w:val="00471645"/>
    <w:rsid w:val="0047309D"/>
    <w:rsid w:val="00473689"/>
    <w:rsid w:val="0047372E"/>
    <w:rsid w:val="00474A3F"/>
    <w:rsid w:val="00494E5F"/>
    <w:rsid w:val="00497473"/>
    <w:rsid w:val="004A13DA"/>
    <w:rsid w:val="004B75B6"/>
    <w:rsid w:val="004C1688"/>
    <w:rsid w:val="004C200F"/>
    <w:rsid w:val="004D618B"/>
    <w:rsid w:val="004F2802"/>
    <w:rsid w:val="004F551D"/>
    <w:rsid w:val="005005D2"/>
    <w:rsid w:val="0050601B"/>
    <w:rsid w:val="00510AF3"/>
    <w:rsid w:val="00513878"/>
    <w:rsid w:val="00522039"/>
    <w:rsid w:val="00525CF9"/>
    <w:rsid w:val="005604F7"/>
    <w:rsid w:val="00564409"/>
    <w:rsid w:val="00565135"/>
    <w:rsid w:val="00566462"/>
    <w:rsid w:val="0056784D"/>
    <w:rsid w:val="00580DCD"/>
    <w:rsid w:val="00584431"/>
    <w:rsid w:val="00594419"/>
    <w:rsid w:val="005A3E65"/>
    <w:rsid w:val="005E366C"/>
    <w:rsid w:val="005F0C34"/>
    <w:rsid w:val="005F1A3E"/>
    <w:rsid w:val="005F3622"/>
    <w:rsid w:val="00603B17"/>
    <w:rsid w:val="006063AD"/>
    <w:rsid w:val="00625435"/>
    <w:rsid w:val="006344A0"/>
    <w:rsid w:val="006371AC"/>
    <w:rsid w:val="006613CD"/>
    <w:rsid w:val="006676FC"/>
    <w:rsid w:val="00672711"/>
    <w:rsid w:val="00673F93"/>
    <w:rsid w:val="00682882"/>
    <w:rsid w:val="006864B9"/>
    <w:rsid w:val="00695E9D"/>
    <w:rsid w:val="006A21F8"/>
    <w:rsid w:val="006A38CF"/>
    <w:rsid w:val="006A7890"/>
    <w:rsid w:val="006B2A53"/>
    <w:rsid w:val="006E45DD"/>
    <w:rsid w:val="006F552A"/>
    <w:rsid w:val="0072574B"/>
    <w:rsid w:val="00732882"/>
    <w:rsid w:val="007474CC"/>
    <w:rsid w:val="00753A00"/>
    <w:rsid w:val="0075424F"/>
    <w:rsid w:val="00755575"/>
    <w:rsid w:val="00755BD6"/>
    <w:rsid w:val="0075740A"/>
    <w:rsid w:val="007657A7"/>
    <w:rsid w:val="00772602"/>
    <w:rsid w:val="007737E7"/>
    <w:rsid w:val="007765CF"/>
    <w:rsid w:val="0079355A"/>
    <w:rsid w:val="007954F4"/>
    <w:rsid w:val="00797E32"/>
    <w:rsid w:val="007A226D"/>
    <w:rsid w:val="007D4E67"/>
    <w:rsid w:val="007D525F"/>
    <w:rsid w:val="007D75E4"/>
    <w:rsid w:val="007E0B9C"/>
    <w:rsid w:val="007E70C1"/>
    <w:rsid w:val="007F21DE"/>
    <w:rsid w:val="00857C60"/>
    <w:rsid w:val="00892710"/>
    <w:rsid w:val="008954DF"/>
    <w:rsid w:val="008A2A91"/>
    <w:rsid w:val="008C17B4"/>
    <w:rsid w:val="008C6F68"/>
    <w:rsid w:val="008F0BCA"/>
    <w:rsid w:val="00902C82"/>
    <w:rsid w:val="00911CDD"/>
    <w:rsid w:val="00953F93"/>
    <w:rsid w:val="00970376"/>
    <w:rsid w:val="00974267"/>
    <w:rsid w:val="009A08A5"/>
    <w:rsid w:val="009B3E48"/>
    <w:rsid w:val="009E506C"/>
    <w:rsid w:val="00A16CB3"/>
    <w:rsid w:val="00A32198"/>
    <w:rsid w:val="00A33954"/>
    <w:rsid w:val="00A36D11"/>
    <w:rsid w:val="00A42427"/>
    <w:rsid w:val="00A50C5F"/>
    <w:rsid w:val="00A50F41"/>
    <w:rsid w:val="00A5185F"/>
    <w:rsid w:val="00A6327F"/>
    <w:rsid w:val="00A66288"/>
    <w:rsid w:val="00A931B2"/>
    <w:rsid w:val="00A964B1"/>
    <w:rsid w:val="00AA5519"/>
    <w:rsid w:val="00AB0434"/>
    <w:rsid w:val="00AC4C24"/>
    <w:rsid w:val="00AC664D"/>
    <w:rsid w:val="00AD5175"/>
    <w:rsid w:val="00AD528A"/>
    <w:rsid w:val="00AE0664"/>
    <w:rsid w:val="00AE59A5"/>
    <w:rsid w:val="00AE6064"/>
    <w:rsid w:val="00AE6B2D"/>
    <w:rsid w:val="00B0561A"/>
    <w:rsid w:val="00B06E7C"/>
    <w:rsid w:val="00B07BDC"/>
    <w:rsid w:val="00B153A7"/>
    <w:rsid w:val="00B32929"/>
    <w:rsid w:val="00B5045A"/>
    <w:rsid w:val="00B5257D"/>
    <w:rsid w:val="00B56C32"/>
    <w:rsid w:val="00B82B13"/>
    <w:rsid w:val="00B83FE1"/>
    <w:rsid w:val="00B841A4"/>
    <w:rsid w:val="00BB058B"/>
    <w:rsid w:val="00BB6397"/>
    <w:rsid w:val="00BB7A2B"/>
    <w:rsid w:val="00BC1937"/>
    <w:rsid w:val="00BC5043"/>
    <w:rsid w:val="00BE0778"/>
    <w:rsid w:val="00BE2601"/>
    <w:rsid w:val="00BE42CD"/>
    <w:rsid w:val="00BF2A35"/>
    <w:rsid w:val="00BF2F20"/>
    <w:rsid w:val="00BF4F0C"/>
    <w:rsid w:val="00C06619"/>
    <w:rsid w:val="00C06B67"/>
    <w:rsid w:val="00C23F63"/>
    <w:rsid w:val="00C41BC5"/>
    <w:rsid w:val="00C42023"/>
    <w:rsid w:val="00C431CF"/>
    <w:rsid w:val="00C521F9"/>
    <w:rsid w:val="00C56598"/>
    <w:rsid w:val="00C71192"/>
    <w:rsid w:val="00C82892"/>
    <w:rsid w:val="00CB5D10"/>
    <w:rsid w:val="00CC3419"/>
    <w:rsid w:val="00CD591F"/>
    <w:rsid w:val="00CD678D"/>
    <w:rsid w:val="00CE5AFF"/>
    <w:rsid w:val="00D03080"/>
    <w:rsid w:val="00D03866"/>
    <w:rsid w:val="00D06489"/>
    <w:rsid w:val="00D07494"/>
    <w:rsid w:val="00D07BAD"/>
    <w:rsid w:val="00D1636F"/>
    <w:rsid w:val="00D17361"/>
    <w:rsid w:val="00D24E1D"/>
    <w:rsid w:val="00D36D59"/>
    <w:rsid w:val="00D55F73"/>
    <w:rsid w:val="00D67B1E"/>
    <w:rsid w:val="00D8769F"/>
    <w:rsid w:val="00D96583"/>
    <w:rsid w:val="00DA119C"/>
    <w:rsid w:val="00DC2243"/>
    <w:rsid w:val="00DD224D"/>
    <w:rsid w:val="00DD4F50"/>
    <w:rsid w:val="00DE591C"/>
    <w:rsid w:val="00E06596"/>
    <w:rsid w:val="00E22275"/>
    <w:rsid w:val="00E350A4"/>
    <w:rsid w:val="00E35C80"/>
    <w:rsid w:val="00E5298D"/>
    <w:rsid w:val="00E72968"/>
    <w:rsid w:val="00E76C51"/>
    <w:rsid w:val="00E77045"/>
    <w:rsid w:val="00E81C51"/>
    <w:rsid w:val="00E85211"/>
    <w:rsid w:val="00E9328C"/>
    <w:rsid w:val="00E950F1"/>
    <w:rsid w:val="00EA64C1"/>
    <w:rsid w:val="00EB1AC8"/>
    <w:rsid w:val="00EC0352"/>
    <w:rsid w:val="00EC2E75"/>
    <w:rsid w:val="00EC78CA"/>
    <w:rsid w:val="00ED0F2B"/>
    <w:rsid w:val="00ED17A5"/>
    <w:rsid w:val="00EE1E1B"/>
    <w:rsid w:val="00EF7D88"/>
    <w:rsid w:val="00F11979"/>
    <w:rsid w:val="00F31C6F"/>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B0AD5"/>
    <w:rsid w:val="00FC3051"/>
    <w:rsid w:val="00FD4F92"/>
    <w:rsid w:val="00FD5436"/>
    <w:rsid w:val="00FD7102"/>
    <w:rsid w:val="00FE0AD0"/>
    <w:rsid w:val="00FE35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CC21E49D-0072-4DF3-B12B-C49F483CD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1</Pages>
  <Words>10594</Words>
  <Characters>60390</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 Authorized Customer</dc:creator>
  <cp:lastModifiedBy>TitoAlfaro</cp:lastModifiedBy>
  <cp:revision>7</cp:revision>
  <cp:lastPrinted>2014-02-14T17:56:00Z</cp:lastPrinted>
  <dcterms:created xsi:type="dcterms:W3CDTF">2014-07-21T21:55:00Z</dcterms:created>
  <dcterms:modified xsi:type="dcterms:W3CDTF">2014-09-04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